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BED6056"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00801C4A">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4101A732"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93470B">
        <w:rPr>
          <w:noProof/>
        </w:rPr>
        <w:t>November 22,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53C45BC4" w:rsidR="007A7F01" w:rsidRDefault="007A7F01" w:rsidP="006101FD">
      <w:r w:rsidRPr="000A28AB">
        <w:rPr>
          <w:vertAlign w:val="superscript"/>
        </w:rPr>
        <w:t>*</w:t>
      </w:r>
      <w:r w:rsidRPr="000A28AB">
        <w:rPr>
          <w:vertAlign w:val="subscript"/>
        </w:rPr>
        <w:t xml:space="preserve"> </w:t>
      </w:r>
      <w:r w:rsidRPr="000A28AB">
        <w:t xml:space="preserve">Corresponding author: </w:t>
      </w:r>
      <w:hyperlink r:id="rId8" w:history="1">
        <w:r w:rsidR="00801C4A" w:rsidRPr="00F540AA">
          <w:rPr>
            <w:rStyle w:val="Hyperlink"/>
          </w:rPr>
          <w:t>yoav@yoavram.com</w:t>
        </w:r>
      </w:hyperlink>
    </w:p>
    <w:p w14:paraId="60120E4A" w14:textId="0B57A9B1" w:rsidR="00801C4A" w:rsidRPr="00874ADD" w:rsidRDefault="00801C4A" w:rsidP="00801C4A">
      <w:r w:rsidRPr="00874ADD">
        <w:rPr>
          <w:vertAlign w:val="superscript"/>
        </w:rPr>
        <w:t>#</w:t>
      </w:r>
      <w:r>
        <w:t xml:space="preserve"> Current address: Dept. of Biology, Stanford University, Stanford, CA </w:t>
      </w:r>
      <w:r w:rsidRPr="00801C4A">
        <w:t>94305</w:t>
      </w:r>
      <w:r>
        <w:t xml:space="preserve">  </w:t>
      </w:r>
    </w:p>
    <w:p w14:paraId="3075B36C" w14:textId="77777777" w:rsidR="007A7F01" w:rsidRPr="000A28AB" w:rsidRDefault="007A7F01" w:rsidP="00AD5609"/>
    <w:p w14:paraId="7425328E" w14:textId="1010C4CE" w:rsidR="00AA31CF" w:rsidRDefault="007A7F01" w:rsidP="0093470B">
      <w:r w:rsidRPr="000A28AB">
        <w:rPr>
          <w:b/>
          <w:bCs/>
        </w:rPr>
        <w:t>Keywords:</w:t>
      </w:r>
      <w:r w:rsidRPr="000A28AB">
        <w:t xml:space="preserve"> </w:t>
      </w:r>
      <w:r w:rsidR="00192782">
        <w:t>competition</w:t>
      </w:r>
      <w:r w:rsidR="00192782" w:rsidRPr="000A28AB">
        <w:t xml:space="preserve"> </w:t>
      </w:r>
      <w:r w:rsidRPr="000A28AB">
        <w:t>model</w:t>
      </w:r>
      <w:r w:rsidR="0093470B">
        <w:t>s</w:t>
      </w:r>
      <w:r w:rsidRPr="000A28AB">
        <w:t xml:space="preserve">, </w:t>
      </w:r>
      <w:r w:rsidR="00192782">
        <w:t>growth models</w:t>
      </w:r>
      <w:r w:rsidRPr="000A28AB">
        <w:t>,</w:t>
      </w:r>
      <w:r w:rsidR="0093470B">
        <w:t xml:space="preserve"> </w:t>
      </w:r>
      <w:r w:rsidR="0093470B" w:rsidRPr="000A28AB">
        <w:t>fitness</w:t>
      </w:r>
      <w:r w:rsidR="0093470B">
        <w:t>,</w:t>
      </w:r>
      <w:r w:rsidRPr="000A28AB">
        <w:t xml:space="preserve"> experimental evolution, microbial </w:t>
      </w:r>
      <w:r w:rsidR="0048225D">
        <w:t>evolution</w:t>
      </w:r>
      <w:r w:rsidR="0093470B">
        <w:t>; microbial ecology</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00479468" w:rsidR="007A7F01" w:rsidRDefault="00AD28BB" w:rsidP="00AD28BB">
      <w:pPr>
        <w:tabs>
          <w:tab w:val="left" w:pos="5295"/>
        </w:tabs>
      </w:pPr>
      <w:r w:rsidRPr="00AD28BB">
        <w:rPr>
          <w:highlight w:val="yellow"/>
        </w:rPr>
        <w:t>Microbial f</w:t>
      </w:r>
      <w:r w:rsidRPr="00AD28BB">
        <w:rPr>
          <w:highlight w:val="yellow"/>
        </w:rPr>
        <w:t xml:space="preserve">itness </w:t>
      </w:r>
      <w:r w:rsidR="0086305A" w:rsidRPr="00AD28BB">
        <w:rPr>
          <w:highlight w:val="yellow"/>
        </w:rPr>
        <w:t xml:space="preserve">is not estimated </w:t>
      </w:r>
      <w:r w:rsidRPr="00AD28BB">
        <w:rPr>
          <w:highlight w:val="yellow"/>
        </w:rPr>
        <w:t xml:space="preserve">well </w:t>
      </w:r>
      <w:r w:rsidR="0086305A" w:rsidRPr="00AD28BB">
        <w:rPr>
          <w:highlight w:val="yellow"/>
        </w:rPr>
        <w:t>from growth curves of individual isolates</w:t>
      </w:r>
      <w:r w:rsidR="009A7347" w:rsidRPr="00AD28BB">
        <w:rPr>
          <w:highlight w:val="yellow"/>
        </w:rPr>
        <w:t xml:space="preserve"> in monoculture</w:t>
      </w:r>
      <w:r w:rsidR="0093470B" w:rsidRPr="00AD28BB">
        <w:rPr>
          <w:highlight w:val="yellow"/>
        </w:rPr>
        <w:t>. C</w:t>
      </w:r>
      <w:r w:rsidR="0086305A" w:rsidRPr="00AD28BB">
        <w:rPr>
          <w:highlight w:val="yellow"/>
        </w:rPr>
        <w:t xml:space="preserve">ompetition </w:t>
      </w:r>
      <w:r w:rsidR="00DF7C4C" w:rsidRPr="00AD28BB">
        <w:rPr>
          <w:highlight w:val="yellow"/>
        </w:rPr>
        <w:t>experiments</w:t>
      </w:r>
      <w:r w:rsidR="004D52E6" w:rsidRPr="00AD28BB">
        <w:rPr>
          <w:highlight w:val="yellow"/>
        </w:rPr>
        <w:t>, which measure relative growth in mixed microbial cultures</w:t>
      </w:r>
      <w:r w:rsidR="0093470B" w:rsidRPr="00AD28BB">
        <w:rPr>
          <w:highlight w:val="yellow"/>
        </w:rPr>
        <w:t xml:space="preserve">, are necessary for </w:t>
      </w:r>
      <w:r w:rsidR="006C3A10" w:rsidRPr="00AD28BB">
        <w:rPr>
          <w:highlight w:val="yellow"/>
        </w:rPr>
        <w:t>accurate</w:t>
      </w:r>
      <w:r w:rsidR="0093470B" w:rsidRPr="00AD28BB">
        <w:rPr>
          <w:highlight w:val="yellow"/>
        </w:rPr>
        <w:t xml:space="preserve"> estimation of fitness</w:t>
      </w:r>
      <w:r w:rsidR="003A7C85" w:rsidRPr="00AD28BB">
        <w:rPr>
          <w:highlight w:val="yellow"/>
        </w:rPr>
        <w:t>. However,</w:t>
      </w:r>
      <w:r w:rsidR="0086305A" w:rsidRPr="00AD28BB">
        <w:rPr>
          <w:highlight w:val="yellow"/>
        </w:rPr>
        <w:t xml:space="preserve"> competition </w:t>
      </w:r>
      <w:r w:rsidR="00DF7C4C" w:rsidRPr="00AD28BB">
        <w:rPr>
          <w:highlight w:val="yellow"/>
        </w:rPr>
        <w:t xml:space="preserve">experiments </w:t>
      </w:r>
      <w:r w:rsidR="007A7F01" w:rsidRPr="00AD28BB">
        <w:rPr>
          <w:highlight w:val="yellow"/>
        </w:rPr>
        <w:t>require unique genotypic or phenotypic markers</w:t>
      </w:r>
      <w:r w:rsidR="0086305A" w:rsidRPr="00AD28BB">
        <w:rPr>
          <w:highlight w:val="yellow"/>
        </w:rPr>
        <w:t>, and thus are</w:t>
      </w:r>
      <w:r w:rsidR="00481B1E" w:rsidRPr="00AD28BB">
        <w:rPr>
          <w:highlight w:val="yellow"/>
        </w:rPr>
        <w:t xml:space="preserve"> difficult to perform </w:t>
      </w:r>
      <w:r w:rsidR="0086305A" w:rsidRPr="00AD28BB">
        <w:rPr>
          <w:highlight w:val="yellow"/>
        </w:rPr>
        <w:t>with</w:t>
      </w:r>
      <w:r w:rsidR="00481B1E" w:rsidRPr="00AD28BB">
        <w:rPr>
          <w:highlight w:val="yellow"/>
        </w:rPr>
        <w:t xml:space="preserve"> </w:t>
      </w:r>
      <w:r w:rsidR="00912FD4" w:rsidRPr="00AD28BB">
        <w:rPr>
          <w:highlight w:val="yellow"/>
        </w:rPr>
        <w:t xml:space="preserve">isolates derived from a common ancestor </w:t>
      </w:r>
      <w:r w:rsidR="0086305A" w:rsidRPr="00AD28BB">
        <w:rPr>
          <w:highlight w:val="yellow"/>
        </w:rPr>
        <w:t>or</w:t>
      </w:r>
      <w:r w:rsidR="00912FD4" w:rsidRPr="00AD28BB">
        <w:rPr>
          <w:highlight w:val="yellow"/>
        </w:rPr>
        <w:t xml:space="preserve"> non-model organisms</w:t>
      </w:r>
      <w:r w:rsidR="007A7F01" w:rsidRPr="00AD28BB">
        <w:rPr>
          <w:highlight w:val="yellow"/>
        </w:rPr>
        <w:t xml:space="preserve">. </w:t>
      </w:r>
      <w:r w:rsidR="00481B1E" w:rsidRPr="00AD28BB">
        <w:rPr>
          <w:highlight w:val="yellow"/>
        </w:rPr>
        <w:t xml:space="preserve">Here we describe </w:t>
      </w:r>
      <w:r w:rsidR="007A7F01" w:rsidRPr="00AD28BB">
        <w:rPr>
          <w:highlight w:val="yellow"/>
        </w:rPr>
        <w:t xml:space="preserve">a new </w:t>
      </w:r>
      <w:r w:rsidR="00481B1E" w:rsidRPr="00AD28BB">
        <w:rPr>
          <w:highlight w:val="yellow"/>
        </w:rPr>
        <w:t xml:space="preserve">approach </w:t>
      </w:r>
      <w:r w:rsidR="00912FD4" w:rsidRPr="00AD28BB">
        <w:rPr>
          <w:highlight w:val="yellow"/>
        </w:rPr>
        <w:t xml:space="preserve">for predicting </w:t>
      </w:r>
      <w:r w:rsidR="00481B1E" w:rsidRPr="00AD28BB">
        <w:rPr>
          <w:highlight w:val="yellow"/>
        </w:rPr>
        <w:t xml:space="preserve">relative </w:t>
      </w:r>
      <w:r w:rsidR="007A7F01" w:rsidRPr="00AD28BB">
        <w:rPr>
          <w:highlight w:val="yellow"/>
        </w:rPr>
        <w:t xml:space="preserve">growth </w:t>
      </w:r>
      <w:r w:rsidR="00481B1E" w:rsidRPr="00AD28BB">
        <w:rPr>
          <w:highlight w:val="yellow"/>
        </w:rPr>
        <w:t xml:space="preserve">of microbes </w:t>
      </w:r>
      <w:r w:rsidR="007A7F01" w:rsidRPr="00AD28BB">
        <w:rPr>
          <w:highlight w:val="yellow"/>
        </w:rPr>
        <w:t>in</w:t>
      </w:r>
      <w:r w:rsidR="00481B1E" w:rsidRPr="00AD28BB">
        <w:rPr>
          <w:highlight w:val="yellow"/>
        </w:rPr>
        <w:t xml:space="preserve"> a</w:t>
      </w:r>
      <w:r w:rsidR="007A7F01" w:rsidRPr="00AD28BB">
        <w:rPr>
          <w:highlight w:val="yellow"/>
        </w:rPr>
        <w:t xml:space="preserve"> mixed culture</w:t>
      </w:r>
      <w:r w:rsidR="009A7347" w:rsidRPr="00AD28BB">
        <w:rPr>
          <w:highlight w:val="yellow"/>
        </w:rPr>
        <w:t xml:space="preserve"> utilizing mono- and mixed culture</w:t>
      </w:r>
      <w:r w:rsidR="00481B1E" w:rsidRPr="00AD28BB">
        <w:rPr>
          <w:highlight w:val="yellow"/>
        </w:rPr>
        <w:t xml:space="preserve"> </w:t>
      </w:r>
      <w:r w:rsidR="007A7F01" w:rsidRPr="00AD28BB">
        <w:rPr>
          <w:highlight w:val="yellow"/>
        </w:rPr>
        <w:t>growth curve data</w:t>
      </w:r>
      <w:r w:rsidR="00481B1E" w:rsidRPr="00AD28BB">
        <w:rPr>
          <w:highlight w:val="yellow"/>
        </w:rPr>
        <w:t xml:space="preserve">. We </w:t>
      </w:r>
      <w:r w:rsidR="007A7F01" w:rsidRPr="00AD28BB">
        <w:rPr>
          <w:highlight w:val="yellow"/>
        </w:rPr>
        <w:t xml:space="preserve">validated </w:t>
      </w:r>
      <w:r w:rsidR="004B3D8A" w:rsidRPr="00AD28BB">
        <w:rPr>
          <w:highlight w:val="yellow"/>
        </w:rPr>
        <w:t xml:space="preserve">our new </w:t>
      </w:r>
      <w:r w:rsidR="0086305A" w:rsidRPr="00AD28BB">
        <w:rPr>
          <w:highlight w:val="yellow"/>
        </w:rPr>
        <w:t>approach</w:t>
      </w:r>
      <w:r w:rsidR="00481B1E" w:rsidRPr="00AD28BB">
        <w:rPr>
          <w:highlight w:val="yellow"/>
        </w:rPr>
        <w:t xml:space="preserve"> </w:t>
      </w:r>
      <w:r w:rsidR="007A7F01" w:rsidRPr="00AD28BB">
        <w:rPr>
          <w:highlight w:val="yellow"/>
        </w:rPr>
        <w:t xml:space="preserve">using growth curve and competition experiments with bacteria. </w:t>
      </w:r>
      <w:r w:rsidR="004B3D8A" w:rsidRPr="00AD28BB">
        <w:rPr>
          <w:highlight w:val="yellow"/>
        </w:rPr>
        <w:t>Our approach</w:t>
      </w:r>
      <w:r w:rsidR="004B3D8A" w:rsidRPr="00AD28BB">
        <w:rPr>
          <w:i/>
          <w:iCs/>
          <w:highlight w:val="yellow"/>
        </w:rPr>
        <w:t xml:space="preserve"> </w:t>
      </w:r>
      <w:r w:rsidR="00481B1E" w:rsidRPr="00AD28BB">
        <w:rPr>
          <w:highlight w:val="yellow"/>
        </w:rPr>
        <w:t xml:space="preserve">provides </w:t>
      </w:r>
      <w:r w:rsidR="007A7F01" w:rsidRPr="00AD28BB">
        <w:rPr>
          <w:highlight w:val="yellow"/>
        </w:rPr>
        <w:t xml:space="preserve">a simpler and more cost-effective </w:t>
      </w:r>
      <w:r w:rsidR="005E5082" w:rsidRPr="00AD28BB">
        <w:rPr>
          <w:highlight w:val="yellow"/>
        </w:rPr>
        <w:t>method</w:t>
      </w:r>
      <w:r w:rsidR="007A7F01" w:rsidRPr="00AD28BB">
        <w:rPr>
          <w:highlight w:val="yellow"/>
        </w:rPr>
        <w:t xml:space="preserve"> </w:t>
      </w:r>
      <w:r w:rsidR="00481B1E" w:rsidRPr="00AD28BB">
        <w:rPr>
          <w:highlight w:val="yellow"/>
        </w:rPr>
        <w:t xml:space="preserve">to </w:t>
      </w:r>
      <w:r w:rsidR="007A7F01" w:rsidRPr="00AD28BB">
        <w:rPr>
          <w:highlight w:val="yellow"/>
        </w:rPr>
        <w:t>predict growth</w:t>
      </w:r>
      <w:r w:rsidR="005E5082" w:rsidRPr="00AD28BB">
        <w:rPr>
          <w:highlight w:val="yellow"/>
        </w:rPr>
        <w:t xml:space="preserve"> in </w:t>
      </w:r>
      <w:r w:rsidRPr="00AD28BB">
        <w:rPr>
          <w:highlight w:val="yellow"/>
        </w:rPr>
        <w:t xml:space="preserve">a </w:t>
      </w:r>
      <w:r w:rsidR="005E5082" w:rsidRPr="00AD28BB">
        <w:rPr>
          <w:highlight w:val="yellow"/>
        </w:rPr>
        <w:t>mixed culture</w:t>
      </w:r>
      <w:r w:rsidR="007A7F01" w:rsidRPr="00AD28BB">
        <w:rPr>
          <w:highlight w:val="yellow"/>
        </w:rPr>
        <w:t xml:space="preserve"> </w:t>
      </w:r>
      <w:r w:rsidR="00481B1E" w:rsidRPr="00AD28BB">
        <w:rPr>
          <w:highlight w:val="yellow"/>
        </w:rPr>
        <w:t>and</w:t>
      </w:r>
      <w:r w:rsidR="00960E5F" w:rsidRPr="00AD28BB">
        <w:rPr>
          <w:highlight w:val="yellow"/>
        </w:rPr>
        <w:t xml:space="preserve"> </w:t>
      </w:r>
      <w:r w:rsidR="007A7F01" w:rsidRPr="00AD28BB">
        <w:rPr>
          <w:highlight w:val="yellow"/>
        </w:rPr>
        <w:t>infer relative fitness</w:t>
      </w:r>
      <w:r w:rsidR="009A7347" w:rsidRPr="00AD28BB">
        <w:rPr>
          <w:highlight w:val="yellow"/>
        </w:rPr>
        <w:t xml:space="preserve">. </w:t>
      </w:r>
      <w:r w:rsidR="001F3A92" w:rsidRPr="00AD28BB">
        <w:rPr>
          <w:highlight w:val="yellow"/>
        </w:rPr>
        <w:t xml:space="preserve">Furthermore, by integrating several growth phases, </w:t>
      </w:r>
      <w:r w:rsidR="004B3D8A" w:rsidRPr="00AD28BB">
        <w:rPr>
          <w:highlight w:val="yellow"/>
        </w:rPr>
        <w:t xml:space="preserve">our approach </w:t>
      </w:r>
      <w:r w:rsidR="0099718F" w:rsidRPr="00AD28BB">
        <w:rPr>
          <w:highlight w:val="yellow"/>
        </w:rPr>
        <w:t xml:space="preserve">provides </w:t>
      </w:r>
      <w:r w:rsidR="001F3A92" w:rsidRPr="00AD28BB">
        <w:rPr>
          <w:highlight w:val="yellow"/>
        </w:rPr>
        <w:t>a</w:t>
      </w:r>
      <w:r w:rsidR="0093470B" w:rsidRPr="00AD28BB">
        <w:rPr>
          <w:highlight w:val="yellow"/>
        </w:rPr>
        <w:t xml:space="preserve">n ecological interpretation </w:t>
      </w:r>
      <w:r w:rsidR="001079C0" w:rsidRPr="00AD28BB">
        <w:rPr>
          <w:highlight w:val="yellow"/>
        </w:rPr>
        <w:t>for microbial</w:t>
      </w:r>
      <w:r w:rsidR="0093470B" w:rsidRPr="00AD28BB">
        <w:rPr>
          <w:highlight w:val="yellow"/>
        </w:rPr>
        <w:t xml:space="preserve"> fitness</w:t>
      </w:r>
      <w:r w:rsidR="001F3A92" w:rsidRPr="00AD28BB">
        <w:rPr>
          <w:highlight w:val="yellow"/>
        </w:rPr>
        <w:t>.</w:t>
      </w:r>
    </w:p>
    <w:p w14:paraId="62F58827" w14:textId="38E7328A" w:rsidR="00976B4B" w:rsidRDefault="00976B4B">
      <w:pPr>
        <w:spacing w:after="200" w:line="276" w:lineRule="auto"/>
        <w:ind w:firstLine="0"/>
      </w:pPr>
      <w:r>
        <w:br w:type="page"/>
      </w:r>
    </w:p>
    <w:p w14:paraId="38E6783D" w14:textId="1597AB12" w:rsidR="00A2469F" w:rsidRDefault="009C1814" w:rsidP="00AD28BB">
      <w:r w:rsidRPr="00AD28BB">
        <w:rPr>
          <w:highlight w:val="yellow"/>
        </w:rPr>
        <w:lastRenderedPageBreak/>
        <w:t xml:space="preserve">Microbial fitness is usually defined </w:t>
      </w:r>
      <w:r w:rsidR="00AD28BB" w:rsidRPr="00AD28BB">
        <w:rPr>
          <w:highlight w:val="yellow"/>
        </w:rPr>
        <w:t>as</w:t>
      </w:r>
      <w:r w:rsidRPr="00AD28BB">
        <w:rPr>
          <w:highlight w:val="yellow"/>
        </w:rPr>
        <w:t xml:space="preserve"> the </w:t>
      </w:r>
      <w:r w:rsidR="006C3A10" w:rsidRPr="00AD28BB">
        <w:rPr>
          <w:highlight w:val="yellow"/>
        </w:rPr>
        <w:t>relative growth of different microbial strains</w:t>
      </w:r>
      <w:r w:rsidRPr="00AD28BB">
        <w:rPr>
          <w:highlight w:val="yellow"/>
        </w:rPr>
        <w:t xml:space="preserve"> or species</w:t>
      </w:r>
      <w:r w:rsidR="006C3A10" w:rsidRPr="00AD28BB">
        <w:rPr>
          <w:highlight w:val="yellow"/>
        </w:rPr>
        <w:t xml:space="preserve"> </w:t>
      </w:r>
      <w:r w:rsidR="00E222C3" w:rsidRPr="00AD28BB">
        <w:rPr>
          <w:highlight w:val="yellow"/>
        </w:rPr>
        <w:t xml:space="preserve">in </w:t>
      </w:r>
      <w:r w:rsidR="006C3A10" w:rsidRPr="00AD28BB">
        <w:rPr>
          <w:highlight w:val="yellow"/>
        </w:rPr>
        <w:t xml:space="preserve">a </w:t>
      </w:r>
      <w:r w:rsidR="00E222C3" w:rsidRPr="00AD28BB">
        <w:rPr>
          <w:highlight w:val="yellow"/>
        </w:rPr>
        <w:t>mixed culture</w:t>
      </w:r>
      <w:r w:rsidRPr="00AD28BB">
        <w:rPr>
          <w:highlight w:val="yellow"/>
        </w:rPr>
        <w:fldChar w:fldCharType="begin" w:fldLock="1"/>
      </w:r>
      <w:r w:rsidR="00F2114D" w:rsidRPr="00AD28BB">
        <w:rPr>
          <w:highlight w:val="yellow"/>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lt;sup&gt;1&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1</w:t>
      </w:r>
      <w:r w:rsidRPr="00AD28BB">
        <w:rPr>
          <w:highlight w:val="yellow"/>
        </w:rPr>
        <w:fldChar w:fldCharType="end"/>
      </w:r>
      <w:r w:rsidR="006C3A10" w:rsidRPr="00AD28BB">
        <w:rPr>
          <w:highlight w:val="yellow"/>
        </w:rPr>
        <w:t>. Pairwise c</w:t>
      </w:r>
      <w:r w:rsidR="00E222C3" w:rsidRPr="00AD28BB">
        <w:rPr>
          <w:highlight w:val="yellow"/>
        </w:rPr>
        <w:t>o</w:t>
      </w:r>
      <w:r w:rsidR="00A2469F" w:rsidRPr="00AD28BB">
        <w:rPr>
          <w:highlight w:val="yellow"/>
        </w:rPr>
        <w:t>mpetition experiments</w:t>
      </w:r>
      <w:r w:rsidRPr="00AD28BB">
        <w:rPr>
          <w:highlight w:val="yellow"/>
        </w:rPr>
        <w:t xml:space="preserve"> can</w:t>
      </w:r>
      <w:r w:rsidR="00A2469F" w:rsidRPr="00AD28BB">
        <w:rPr>
          <w:highlight w:val="yellow"/>
        </w:rPr>
        <w:t xml:space="preserve"> provide </w:t>
      </w:r>
      <w:r w:rsidR="006C3A10" w:rsidRPr="00AD28BB">
        <w:rPr>
          <w:highlight w:val="yellow"/>
        </w:rPr>
        <w:t xml:space="preserve">accurate </w:t>
      </w:r>
      <w:r w:rsidRPr="00AD28BB">
        <w:rPr>
          <w:highlight w:val="yellow"/>
        </w:rPr>
        <w:t xml:space="preserve">estimates of </w:t>
      </w:r>
      <w:r w:rsidR="006C3A10" w:rsidRPr="00AD28BB">
        <w:rPr>
          <w:highlight w:val="yellow"/>
        </w:rPr>
        <w:t>relative growth</w:t>
      </w:r>
      <w:r w:rsidRPr="00AD28BB">
        <w:rPr>
          <w:highlight w:val="yellow"/>
        </w:rPr>
        <w:t xml:space="preserve"> and fitness</w:t>
      </w:r>
      <w:r w:rsidRPr="00AD28BB">
        <w:rPr>
          <w:highlight w:val="yellow"/>
        </w:rPr>
        <w:fldChar w:fldCharType="begin" w:fldLock="1"/>
      </w:r>
      <w:r w:rsidR="00F2114D" w:rsidRPr="00AD28BB">
        <w:rPr>
          <w:highlight w:val="yellow"/>
        </w:rP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2</w:t>
      </w:r>
      <w:r w:rsidRPr="00AD28BB">
        <w:rPr>
          <w:highlight w:val="yellow"/>
        </w:rPr>
        <w:fldChar w:fldCharType="end"/>
      </w:r>
      <w:r w:rsidR="006C3A10" w:rsidRPr="00AD28BB">
        <w:rPr>
          <w:highlight w:val="yellow"/>
        </w:rPr>
        <w:t>, b</w:t>
      </w:r>
      <w:r w:rsidR="00E222C3" w:rsidRPr="00AD28BB">
        <w:rPr>
          <w:highlight w:val="yellow"/>
        </w:rPr>
        <w:t>ut they are laborious and expansive, especially in non-model organisms</w:t>
      </w:r>
      <w:r w:rsidR="006C3A10" w:rsidRPr="00AD28BB">
        <w:rPr>
          <w:highlight w:val="yellow"/>
        </w:rPr>
        <w:t>.</w:t>
      </w:r>
      <w:r w:rsidR="00E222C3" w:rsidRPr="00AD28BB">
        <w:rPr>
          <w:highlight w:val="yellow"/>
        </w:rPr>
        <w:t xml:space="preserve"> </w:t>
      </w:r>
      <w:r w:rsidR="00AD28BB">
        <w:rPr>
          <w:highlight w:val="yellow"/>
        </w:rPr>
        <w:t>Instead</w:t>
      </w:r>
      <w:r w:rsidR="00E222C3" w:rsidRPr="00AD28BB">
        <w:rPr>
          <w:highlight w:val="yellow"/>
        </w:rPr>
        <w:t xml:space="preserve">, growth </w:t>
      </w:r>
      <w:r w:rsidR="007A7F01" w:rsidRPr="00AD28BB">
        <w:rPr>
          <w:highlight w:val="yellow"/>
        </w:rPr>
        <w:t xml:space="preserve">curves are commonly used </w:t>
      </w:r>
      <w:r w:rsidR="00E64F18" w:rsidRPr="00AD28BB">
        <w:rPr>
          <w:highlight w:val="yellow"/>
        </w:rPr>
        <w:t>to estimate fitness</w:t>
      </w:r>
      <w:r w:rsidR="00960E5F" w:rsidRPr="00AD28BB">
        <w:rPr>
          <w:highlight w:val="yellow"/>
        </w:rPr>
        <w:t xml:space="preserve"> of individual microbial isolat</w:t>
      </w:r>
      <w:r w:rsidR="00A2469F" w:rsidRPr="00AD28BB">
        <w:rPr>
          <w:highlight w:val="yellow"/>
        </w:rPr>
        <w:t>es, despite clear evidence that they provide an insufficient alternative</w:t>
      </w:r>
      <w:r w:rsidRPr="00AD28BB">
        <w:rPr>
          <w:highlight w:val="yellow"/>
        </w:rPr>
        <w:fldChar w:fldCharType="begin" w:fldLock="1"/>
      </w:r>
      <w:r w:rsidR="00F2114D" w:rsidRPr="00AD28BB">
        <w:rPr>
          <w:highlight w:val="yellow"/>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lt;sup&gt;3,4&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3,4</w:t>
      </w:r>
      <w:r w:rsidRPr="00AD28BB">
        <w:rPr>
          <w:highlight w:val="yellow"/>
        </w:rPr>
        <w:fldChar w:fldCharType="end"/>
      </w:r>
      <w:r w:rsidR="00A2469F" w:rsidRPr="00AD28BB">
        <w:rPr>
          <w:highlight w:val="yellow"/>
        </w:rPr>
        <w:t>.</w:t>
      </w:r>
    </w:p>
    <w:p w14:paraId="16653364" w14:textId="7DE5B1EE" w:rsidR="00285E7E" w:rsidRPr="000A28AB" w:rsidRDefault="007A7F01" w:rsidP="00AD28BB">
      <w:r w:rsidRPr="000A28AB">
        <w:t xml:space="preserve">Growth curves </w:t>
      </w:r>
      <w:r w:rsidR="00511F7D" w:rsidRPr="000A28AB">
        <w:t xml:space="preserve">describe the </w:t>
      </w:r>
      <w:r w:rsidR="00960E5F">
        <w:t>density of</w:t>
      </w:r>
      <w:r w:rsidR="00511F7D" w:rsidRPr="000A28AB">
        <w:t xml:space="preserve"> cell populations in liquid culture over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F2114D">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lt;sup&gt;5&lt;/sup&gt;" }, "properties" : { "noteIndex" : 0 }, "schema" : "https://github.com/citation-style-language/schema/raw/master/csl-citation.json" }</w:instrText>
      </w:r>
      <w:r w:rsidR="00902C4A" w:rsidRPr="000A28AB">
        <w:fldChar w:fldCharType="separate"/>
      </w:r>
      <w:r w:rsidR="009C1814" w:rsidRPr="009C1814">
        <w:rPr>
          <w:noProof/>
          <w:vertAlign w:val="superscript"/>
        </w:rPr>
        <w:t>5</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F2114D">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6,1&lt;/sup&gt;", "plainTextFormattedCitation" : "6,1", "previouslyFormattedCitation" : "&lt;sup&gt;6,1&lt;/sup&gt;" }, "properties" : { "noteIndex" : 0 }, "schema" : "https://github.com/citation-style-language/schema/raw/master/csl-citation.json" }</w:instrText>
      </w:r>
      <w:r w:rsidRPr="000A28AB">
        <w:fldChar w:fldCharType="separate"/>
      </w:r>
      <w:r w:rsidR="009C1814" w:rsidRPr="009C1814">
        <w:rPr>
          <w:noProof/>
          <w:vertAlign w:val="superscript"/>
        </w:rPr>
        <w:t>6,1</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9C1814">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C1814" w:rsidRPr="009C1814">
        <w:rPr>
          <w:noProof/>
          <w:vertAlign w:val="superscript"/>
        </w:rPr>
        <w:t>7</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313D88">
        <w:rPr>
          <w:noProof/>
        </w:rPr>
        <w:t>A</w:t>
      </w:r>
      <w:r w:rsidR="00902C4A" w:rsidRPr="000A28AB">
        <w:rPr>
          <w:noProof/>
        </w:rPr>
        <w:t>)</w:t>
      </w:r>
      <w:r w:rsidR="009C1814">
        <w:rPr>
          <w:noProof/>
        </w:rPr>
        <w:t xml:space="preserve">. Moreover, the maximal specific growth rate is not typical for the entire growth curve </w:t>
      </w:r>
      <w:r w:rsidR="009C1814" w:rsidRPr="000A28AB">
        <w:t>(</w:t>
      </w:r>
      <w:r w:rsidR="009C1814" w:rsidRPr="000A28AB">
        <w:rPr>
          <w:noProof/>
        </w:rPr>
        <w:fldChar w:fldCharType="begin" w:fldLock="1"/>
      </w:r>
      <w:r w:rsidR="009C1814" w:rsidRPr="000A28AB">
        <w:rPr>
          <w:noProof/>
        </w:rPr>
        <w:instrText xml:space="preserve"> REF _Ref453682586 \h </w:instrText>
      </w:r>
      <w:r w:rsidR="009C1814">
        <w:rPr>
          <w:noProof/>
        </w:rPr>
        <w:instrText xml:space="preserve"> \* MERGEFORMAT </w:instrText>
      </w:r>
      <w:r w:rsidR="009C1814" w:rsidRPr="000A28AB">
        <w:rPr>
          <w:noProof/>
        </w:rPr>
      </w:r>
      <w:r w:rsidR="009C1814" w:rsidRPr="000A28AB">
        <w:rPr>
          <w:noProof/>
        </w:rPr>
        <w:fldChar w:fldCharType="separate"/>
      </w:r>
      <w:r w:rsidR="009C1814" w:rsidRPr="000A28AB">
        <w:rPr>
          <w:noProof/>
        </w:rPr>
        <w:t>Figure 1</w:t>
      </w:r>
      <w:r w:rsidR="009C1814" w:rsidRPr="000A28AB">
        <w:rPr>
          <w:noProof/>
        </w:rPr>
        <w:fldChar w:fldCharType="end"/>
      </w:r>
      <w:r w:rsidR="009C1814">
        <w:rPr>
          <w:noProof/>
        </w:rPr>
        <w:t xml:space="preserve">B). </w:t>
      </w:r>
      <w:r w:rsidRPr="000A28AB">
        <w:t xml:space="preserve">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F2114D">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C1814" w:rsidRPr="009C1814">
        <w:rPr>
          <w:noProof/>
          <w:vertAlign w:val="superscript"/>
        </w:rPr>
        <w:t>3,4</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1D2E1C91" w:rsidR="00285E7E" w:rsidRDefault="00285E7E" w:rsidP="00AD28BB">
      <w:pPr>
        <w:pStyle w:val="Caption"/>
        <w:rPr>
          <w:b w:val="0"/>
          <w:bCs w:val="0"/>
          <w:color w:val="auto"/>
        </w:rPr>
      </w:pPr>
      <w:bookmarkStart w:id="0" w:name="_Ref453682586"/>
      <w:commentRangeStart w:id="1"/>
      <w:r w:rsidRPr="000A28AB">
        <w:rPr>
          <w:color w:val="auto"/>
        </w:rPr>
        <w:t>Figure</w:t>
      </w:r>
      <w:commentRangeEnd w:id="1"/>
      <w:r w:rsidR="00E814B8">
        <w:rPr>
          <w:rStyle w:val="CommentReference"/>
          <w:b w:val="0"/>
          <w:bCs w:val="0"/>
          <w:color w:val="auto"/>
        </w:rPr>
        <w:commentReference w:id="1"/>
      </w:r>
      <w:r w:rsidRPr="000A28AB">
        <w:rPr>
          <w:color w:val="auto"/>
        </w:rPr>
        <w:t xml:space="preserv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w:t>
      </w:r>
      <w:r w:rsidR="00AA6B0B" w:rsidRPr="00AD28BB">
        <w:rPr>
          <w:color w:val="auto"/>
        </w:rPr>
        <w:t xml:space="preserve">Common approach for analyzing </w:t>
      </w:r>
      <w:r w:rsidRPr="00AD28BB">
        <w:rPr>
          <w:color w:val="auto"/>
        </w:rPr>
        <w:t>growth curve data</w:t>
      </w:r>
      <w:r w:rsidR="00AA6B0B" w:rsidRPr="00AD28BB">
        <w:rPr>
          <w:color w:val="auto"/>
        </w:rPr>
        <w:t xml:space="preserve"> using an exponential model</w:t>
      </w:r>
      <w:r w:rsidRPr="00AD28BB">
        <w:rPr>
          <w:color w:val="auto"/>
        </w:rPr>
        <w:t xml:space="preserve">. </w:t>
      </w:r>
      <w:r w:rsidR="00AA6099" w:rsidRPr="00AD28BB">
        <w:rPr>
          <w:b w:val="0"/>
          <w:bCs w:val="0"/>
          <w:color w:val="auto"/>
        </w:rPr>
        <w:t>G</w:t>
      </w:r>
      <w:r w:rsidRPr="00AD28BB">
        <w:rPr>
          <w:b w:val="0"/>
          <w:bCs w:val="0"/>
          <w:color w:val="auto"/>
        </w:rPr>
        <w:t>rowth rate</w:t>
      </w:r>
      <w:r w:rsidR="00AA6099" w:rsidRPr="00AD28BB">
        <w:rPr>
          <w:b w:val="0"/>
          <w:bCs w:val="0"/>
          <w:color w:val="auto"/>
        </w:rPr>
        <w:t>s are commonly estimated from growth curves data</w:t>
      </w:r>
      <w:r w:rsidR="009C1814">
        <w:rPr>
          <w:b w:val="0"/>
          <w:bCs w:val="0"/>
          <w:color w:val="auto"/>
        </w:rPr>
        <w:t xml:space="preserve"> by taking the log of the growth curve and performing linear regression </w:t>
      </w:r>
      <w:r w:rsidR="002229A5">
        <w:rPr>
          <w:b w:val="0"/>
          <w:bCs w:val="0"/>
          <w:color w:val="auto"/>
        </w:rPr>
        <w:t xml:space="preserve">around the time of maximum growth (see </w:t>
      </w:r>
      <w:r w:rsidR="002229A5">
        <w:rPr>
          <w:b w:val="0"/>
          <w:bCs w:val="0"/>
          <w:color w:val="auto"/>
        </w:rPr>
        <w:fldChar w:fldCharType="begin"/>
      </w:r>
      <w:r w:rsidR="002229A5">
        <w:rPr>
          <w:b w:val="0"/>
          <w:bCs w:val="0"/>
          <w:color w:val="auto"/>
        </w:rPr>
        <w:instrText xml:space="preserve"> REF _Ref455590789 \h </w:instrText>
      </w:r>
      <w:r w:rsidR="002229A5">
        <w:rPr>
          <w:b w:val="0"/>
          <w:bCs w:val="0"/>
          <w:color w:val="auto"/>
        </w:rPr>
      </w:r>
      <w:r w:rsidR="002229A5">
        <w:rPr>
          <w:b w:val="0"/>
          <w:bCs w:val="0"/>
          <w:color w:val="auto"/>
        </w:rPr>
        <w:instrText xml:space="preserve"> \* MERGEFORMAT </w:instrText>
      </w:r>
      <w:r w:rsidR="002229A5">
        <w:rPr>
          <w:b w:val="0"/>
          <w:bCs w:val="0"/>
          <w:color w:val="auto"/>
        </w:rPr>
        <w:fldChar w:fldCharType="separate"/>
      </w:r>
      <w:r w:rsidR="002229A5" w:rsidRPr="00AD28BB">
        <w:rPr>
          <w:b w:val="0"/>
          <w:bCs w:val="0"/>
          <w:color w:val="auto"/>
        </w:rPr>
        <w:t>Materials and Methods</w:t>
      </w:r>
      <w:r w:rsidR="002229A5">
        <w:rPr>
          <w:b w:val="0"/>
          <w:bCs w:val="0"/>
          <w:color w:val="auto"/>
        </w:rPr>
        <w:fldChar w:fldCharType="end"/>
      </w:r>
      <w:r w:rsidR="002229A5">
        <w:rPr>
          <w:b w:val="0"/>
          <w:bCs w:val="0"/>
          <w:color w:val="auto"/>
        </w:rPr>
        <w:t xml:space="preserve"> for specific details). Implicitly, this is equivalent to fitting an exponential growth model </w:t>
      </w:r>
      <w:r w:rsidR="002229A5" w:rsidRPr="00176F91">
        <w:rPr>
          <w:b w:val="0"/>
          <w:bCs w:val="0"/>
          <w:i/>
          <w:iCs/>
          <w:color w:val="auto"/>
        </w:rPr>
        <w:t>N(t)</w:t>
      </w:r>
      <w:r w:rsidR="002229A5">
        <w:rPr>
          <w:b w:val="0"/>
          <w:bCs w:val="0"/>
          <w:i/>
          <w:iCs/>
          <w:color w:val="auto"/>
        </w:rPr>
        <w:t>=</w:t>
      </w:r>
      <w:r w:rsidR="002229A5" w:rsidRPr="00176F91">
        <w:rPr>
          <w:b w:val="0"/>
          <w:bCs w:val="0"/>
          <w:i/>
          <w:iCs/>
          <w:color w:val="auto"/>
        </w:rPr>
        <w:t>N</w:t>
      </w:r>
      <w:r w:rsidR="002229A5" w:rsidRPr="00176F91">
        <w:rPr>
          <w:b w:val="0"/>
          <w:bCs w:val="0"/>
          <w:i/>
          <w:iCs/>
          <w:color w:val="auto"/>
          <w:vertAlign w:val="subscript"/>
        </w:rPr>
        <w:t>0</w:t>
      </w:r>
      <w:r w:rsidR="002229A5" w:rsidRPr="00176F91">
        <w:rPr>
          <w:b w:val="0"/>
          <w:bCs w:val="0"/>
          <w:i/>
          <w:iCs/>
          <w:color w:val="auto"/>
        </w:rPr>
        <w:t>e</w:t>
      </w:r>
      <w:r w:rsidR="002229A5" w:rsidRPr="00176F91">
        <w:rPr>
          <w:b w:val="0"/>
          <w:bCs w:val="0"/>
          <w:i/>
          <w:iCs/>
          <w:color w:val="auto"/>
          <w:vertAlign w:val="superscript"/>
        </w:rPr>
        <w:t>rt</w:t>
      </w:r>
      <w:r w:rsidR="002229A5">
        <w:rPr>
          <w:b w:val="0"/>
          <w:bCs w:val="0"/>
          <w:color w:val="auto"/>
        </w:rPr>
        <w:t xml:space="preserve"> to the growth curve.</w:t>
      </w:r>
      <w:r w:rsidRPr="00AD28BB">
        <w:rPr>
          <w:b w:val="0"/>
          <w:bCs w:val="0"/>
          <w:color w:val="auto"/>
        </w:rPr>
        <w:t xml:space="preserve"> </w:t>
      </w:r>
      <w:r w:rsidRPr="00AD28BB">
        <w:rPr>
          <w:color w:val="auto"/>
        </w:rPr>
        <w:t xml:space="preserve">(A) </w:t>
      </w:r>
      <w:r w:rsidRPr="00AD28BB">
        <w:rPr>
          <w:b w:val="0"/>
          <w:bCs w:val="0"/>
          <w:color w:val="auto"/>
        </w:rPr>
        <w:t xml:space="preserve">The </w:t>
      </w:r>
      <w:r w:rsidR="00B02278" w:rsidRPr="00AD28BB">
        <w:rPr>
          <w:b w:val="0"/>
          <w:bCs w:val="0"/>
          <w:color w:val="auto"/>
        </w:rPr>
        <w:t xml:space="preserve">red </w:t>
      </w:r>
      <w:r w:rsidRPr="00AD28BB">
        <w:rPr>
          <w:b w:val="0"/>
          <w:bCs w:val="0"/>
          <w:color w:val="auto"/>
        </w:rPr>
        <w:t xml:space="preserve">markers represent </w:t>
      </w:r>
      <w:r w:rsidRPr="00AD28BB">
        <w:rPr>
          <w:b w:val="0"/>
          <w:bCs w:val="0"/>
          <w:i/>
          <w:iCs/>
          <w:color w:val="auto"/>
        </w:rPr>
        <w:t xml:space="preserve">N(t) </w:t>
      </w:r>
      <w:r w:rsidRPr="00AD28BB">
        <w:rPr>
          <w:b w:val="0"/>
          <w:bCs w:val="0"/>
          <w:color w:val="auto"/>
        </w:rPr>
        <w:t xml:space="preserve">the mean </w:t>
      </w:r>
      <w:r w:rsidR="00A80051" w:rsidRPr="00AD28BB">
        <w:rPr>
          <w:b w:val="0"/>
          <w:bCs w:val="0"/>
          <w:color w:val="auto"/>
        </w:rPr>
        <w:t xml:space="preserve">cell </w:t>
      </w:r>
      <w:r w:rsidRPr="00AD28BB">
        <w:rPr>
          <w:b w:val="0"/>
          <w:bCs w:val="0"/>
          <w:color w:val="auto"/>
        </w:rPr>
        <w:t xml:space="preserve">density in </w:t>
      </w:r>
      <w:r w:rsidR="00515701" w:rsidRPr="00AD28BB">
        <w:rPr>
          <w:b w:val="0"/>
          <w:bCs w:val="0"/>
          <w:color w:val="auto"/>
        </w:rPr>
        <w:t>22</w:t>
      </w:r>
      <w:r w:rsidRPr="00AD28BB">
        <w:rPr>
          <w:b w:val="0"/>
          <w:bCs w:val="0"/>
          <w:color w:val="auto"/>
        </w:rPr>
        <w:t xml:space="preserve"> growth curves.</w:t>
      </w:r>
      <w:r w:rsidR="0099718F" w:rsidRPr="00AD28BB">
        <w:rPr>
          <w:b w:val="0"/>
          <w:bCs w:val="0"/>
          <w:color w:val="auto"/>
        </w:rPr>
        <w:t xml:space="preserve"> The solid red line represents </w:t>
      </w:r>
      <w:r w:rsidR="002229A5">
        <w:rPr>
          <w:b w:val="0"/>
          <w:bCs w:val="0"/>
          <w:color w:val="auto"/>
        </w:rPr>
        <w:t xml:space="preserve">a smooth line through the points (e.g. by fitting a </w:t>
      </w:r>
      <w:r w:rsidR="0099718F" w:rsidRPr="00AD28BB">
        <w:rPr>
          <w:b w:val="0"/>
          <w:bCs w:val="0"/>
          <w:color w:val="auto"/>
        </w:rPr>
        <w:t>polynomial</w:t>
      </w:r>
      <w:r w:rsidR="002229A5">
        <w:rPr>
          <w:b w:val="0"/>
          <w:bCs w:val="0"/>
          <w:color w:val="auto"/>
        </w:rPr>
        <w:t>)</w:t>
      </w:r>
      <w:r w:rsidR="0099718F" w:rsidRPr="00AD28BB">
        <w:rPr>
          <w:b w:val="0"/>
          <w:bCs w:val="0"/>
          <w:color w:val="auto"/>
        </w:rPr>
        <w:t>.</w:t>
      </w:r>
      <w:r w:rsidRPr="00AD28BB">
        <w:rPr>
          <w:b w:val="0"/>
          <w:bCs w:val="0"/>
          <w:color w:val="auto"/>
        </w:rPr>
        <w:t xml:space="preserve"> The dashed black line represents the exponential model </w:t>
      </w:r>
      <w:r w:rsidRPr="00AD28BB">
        <w:rPr>
          <w:b w:val="0"/>
          <w:bCs w:val="0"/>
          <w:i/>
          <w:iCs/>
          <w:color w:val="auto"/>
        </w:rPr>
        <w:t>N</w:t>
      </w:r>
      <w:r w:rsidRPr="00AD28BB">
        <w:rPr>
          <w:b w:val="0"/>
          <w:bCs w:val="0"/>
          <w:i/>
          <w:iCs/>
          <w:color w:val="auto"/>
          <w:vertAlign w:val="subscript"/>
        </w:rPr>
        <w:t>0</w:t>
      </w:r>
      <w:r w:rsidRPr="00AD28BB">
        <w:rPr>
          <w:b w:val="0"/>
          <w:bCs w:val="0"/>
          <w:i/>
          <w:iCs/>
          <w:color w:val="auto"/>
        </w:rPr>
        <w:t>e</w:t>
      </w:r>
      <w:r w:rsidRPr="00AD28BB">
        <w:rPr>
          <w:b w:val="0"/>
          <w:bCs w:val="0"/>
          <w:i/>
          <w:iCs/>
          <w:color w:val="auto"/>
          <w:vertAlign w:val="superscript"/>
        </w:rPr>
        <w:t>rt</w:t>
      </w:r>
      <w:r w:rsidRPr="00AD28BB">
        <w:rPr>
          <w:b w:val="0"/>
          <w:bCs w:val="0"/>
          <w:color w:val="auto"/>
        </w:rPr>
        <w:t xml:space="preserve"> fitted to the data, with </w:t>
      </w:r>
      <w:r w:rsidRPr="00AD28BB">
        <w:rPr>
          <w:b w:val="0"/>
          <w:bCs w:val="0"/>
          <w:i/>
          <w:iCs/>
          <w:color w:val="auto"/>
        </w:rPr>
        <w:t>r=0.27</w:t>
      </w:r>
      <w:r w:rsidR="00A80051" w:rsidRPr="00AD28BB">
        <w:rPr>
          <w:b w:val="0"/>
          <w:bCs w:val="0"/>
          <w:color w:val="auto"/>
        </w:rPr>
        <w:t xml:space="preserve"> and </w:t>
      </w:r>
      <w:r w:rsidR="00A80051" w:rsidRPr="00AD28BB">
        <w:rPr>
          <w:b w:val="0"/>
          <w:bCs w:val="0"/>
          <w:i/>
          <w:iCs/>
          <w:color w:val="auto"/>
        </w:rPr>
        <w:t>N</w:t>
      </w:r>
      <w:r w:rsidR="00A80051" w:rsidRPr="00AD28BB">
        <w:rPr>
          <w:b w:val="0"/>
          <w:bCs w:val="0"/>
          <w:i/>
          <w:iCs/>
          <w:color w:val="auto"/>
          <w:vertAlign w:val="subscript"/>
        </w:rPr>
        <w:t>0</w:t>
      </w:r>
      <w:r w:rsidR="00A80051" w:rsidRPr="00AD28BB">
        <w:rPr>
          <w:b w:val="0"/>
          <w:bCs w:val="0"/>
          <w:i/>
          <w:iCs/>
          <w:color w:val="auto"/>
        </w:rPr>
        <w:t>=0.058</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xml:space="preserve">. </w:t>
      </w:r>
      <w:r w:rsidRPr="00AD28BB">
        <w:rPr>
          <w:color w:val="auto"/>
        </w:rPr>
        <w:t xml:space="preserve">(B) </w:t>
      </w:r>
      <w:r w:rsidRPr="00AD28BB">
        <w:rPr>
          <w:b w:val="0"/>
          <w:bCs w:val="0"/>
          <w:color w:val="auto"/>
        </w:rPr>
        <w:t xml:space="preserve">The </w:t>
      </w:r>
      <w:r w:rsidR="00515701" w:rsidRPr="00AD28BB">
        <w:rPr>
          <w:b w:val="0"/>
          <w:bCs w:val="0"/>
          <w:color w:val="auto"/>
        </w:rPr>
        <w:t xml:space="preserve">red </w:t>
      </w:r>
      <w:r w:rsidRPr="00AD28BB">
        <w:rPr>
          <w:b w:val="0"/>
          <w:bCs w:val="0"/>
          <w:color w:val="auto"/>
        </w:rPr>
        <w:t xml:space="preserve">solid </w:t>
      </w:r>
      <w:r w:rsidR="00E64F18" w:rsidRPr="00AD28BB">
        <w:rPr>
          <w:b w:val="0"/>
          <w:bCs w:val="0"/>
          <w:color w:val="auto"/>
        </w:rPr>
        <w:t xml:space="preserve">curve </w:t>
      </w:r>
      <w:r w:rsidRPr="00AD28BB">
        <w:rPr>
          <w:b w:val="0"/>
          <w:bCs w:val="0"/>
          <w:color w:val="auto"/>
        </w:rPr>
        <w:t xml:space="preserve">shows </w:t>
      </w:r>
      <w:r w:rsidRPr="00AD28BB">
        <w:rPr>
          <w:b w:val="0"/>
          <w:bCs w:val="0"/>
          <w:i/>
          <w:iCs/>
          <w:color w:val="auto"/>
        </w:rPr>
        <w:t>dN/dt</w:t>
      </w:r>
      <w:r w:rsidR="00E64F18" w:rsidRPr="00AD28BB">
        <w:rPr>
          <w:b w:val="0"/>
          <w:bCs w:val="0"/>
          <w:i/>
          <w:iCs/>
          <w:color w:val="auto"/>
        </w:rPr>
        <w:t>,</w:t>
      </w:r>
      <w:r w:rsidRPr="00AD28BB">
        <w:rPr>
          <w:b w:val="0"/>
          <w:bCs w:val="0"/>
          <w:i/>
          <w:iCs/>
          <w:color w:val="auto"/>
        </w:rPr>
        <w:t xml:space="preserve"> </w:t>
      </w:r>
      <w:r w:rsidRPr="00AD28BB">
        <w:rPr>
          <w:b w:val="0"/>
          <w:bCs w:val="0"/>
          <w:color w:val="auto"/>
        </w:rPr>
        <w:t>the derivative of the mean density</w:t>
      </w:r>
      <w:r w:rsidR="0099718F" w:rsidRPr="00AD28BB">
        <w:rPr>
          <w:b w:val="0"/>
          <w:bCs w:val="0"/>
          <w:color w:val="auto"/>
        </w:rPr>
        <w:t xml:space="preserve"> (calculated as the derivative of the</w:t>
      </w:r>
      <w:r w:rsidR="002229A5">
        <w:rPr>
          <w:b w:val="0"/>
          <w:bCs w:val="0"/>
          <w:color w:val="auto"/>
        </w:rPr>
        <w:t xml:space="preserve"> red line in A</w:t>
      </w:r>
      <w:r w:rsidR="0099718F" w:rsidRPr="00AD28BB">
        <w:rPr>
          <w:b w:val="0"/>
          <w:bCs w:val="0"/>
          <w:color w:val="auto"/>
        </w:rPr>
        <w:t>)</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Data in this figure corresponds to the</w:t>
      </w:r>
      <w:r w:rsidR="00A46D2B" w:rsidRPr="00AD28BB">
        <w:rPr>
          <w:b w:val="0"/>
          <w:bCs w:val="0"/>
          <w:color w:val="auto"/>
        </w:rPr>
        <w:t xml:space="preserve"> growth of the red strain in experiment A</w:t>
      </w:r>
      <w:r w:rsidRPr="00AD28BB">
        <w:rPr>
          <w:b w:val="0"/>
          <w:bCs w:val="0"/>
          <w:color w:val="auto"/>
        </w:rPr>
        <w:t xml:space="preserve"> </w:t>
      </w:r>
      <w:r w:rsidR="00A46D2B" w:rsidRPr="00AD28BB">
        <w:rPr>
          <w:b w:val="0"/>
          <w:bCs w:val="0"/>
          <w:color w:val="auto"/>
        </w:rPr>
        <w:t>(</w:t>
      </w:r>
      <w:r w:rsidR="00515701" w:rsidRPr="00AD28BB">
        <w:rPr>
          <w:b w:val="0"/>
          <w:bCs w:val="0"/>
          <w:color w:val="auto"/>
        </w:rPr>
        <w:t xml:space="preserve">red </w:t>
      </w:r>
      <w:r w:rsidR="00A46D2B" w:rsidRPr="00AD28BB">
        <w:rPr>
          <w:b w:val="0"/>
          <w:bCs w:val="0"/>
          <w:color w:val="auto"/>
        </w:rPr>
        <w:t>markers in</w:t>
      </w:r>
      <w:r w:rsidRPr="00AD28BB">
        <w:rPr>
          <w:b w:val="0"/>
          <w:bCs w:val="0"/>
          <w:color w:val="auto"/>
        </w:rPr>
        <w:t xml:space="preserve"> </w:t>
      </w:r>
      <w:r w:rsidR="009A7C6C" w:rsidRPr="00AD28BB">
        <w:rPr>
          <w:b w:val="0"/>
          <w:bCs w:val="0"/>
          <w:color w:val="auto"/>
        </w:rPr>
        <w:fldChar w:fldCharType="begin"/>
      </w:r>
      <w:r w:rsidR="009A7C6C" w:rsidRPr="00AD28BB">
        <w:rPr>
          <w:b w:val="0"/>
          <w:bCs w:val="0"/>
          <w:color w:val="auto"/>
        </w:rPr>
        <w:instrText xml:space="preserve"> REF _Ref439852214 \h  \* MERGEFORMAT </w:instrText>
      </w:r>
      <w:r w:rsidR="009A7C6C" w:rsidRPr="00AD28BB">
        <w:rPr>
          <w:b w:val="0"/>
          <w:bCs w:val="0"/>
          <w:color w:val="auto"/>
        </w:rPr>
      </w:r>
      <w:r w:rsidR="009A7C6C" w:rsidRPr="00AD28BB">
        <w:rPr>
          <w:b w:val="0"/>
          <w:bCs w:val="0"/>
          <w:color w:val="auto"/>
        </w:rPr>
        <w:fldChar w:fldCharType="separate"/>
      </w:r>
      <w:r w:rsidR="00796A41" w:rsidRPr="00AD28BB">
        <w:rPr>
          <w:b w:val="0"/>
          <w:bCs w:val="0"/>
          <w:color w:val="auto"/>
        </w:rPr>
        <w:t xml:space="preserve">Figure </w:t>
      </w:r>
      <w:r w:rsidR="00796A41" w:rsidRPr="00AD28BB">
        <w:rPr>
          <w:b w:val="0"/>
          <w:bCs w:val="0"/>
          <w:noProof/>
          <w:color w:val="auto"/>
        </w:rPr>
        <w:t>2</w:t>
      </w:r>
      <w:r w:rsidR="009A7C6C" w:rsidRPr="00AD28BB">
        <w:rPr>
          <w:b w:val="0"/>
          <w:bCs w:val="0"/>
          <w:color w:val="auto"/>
        </w:rPr>
        <w:fldChar w:fldCharType="end"/>
      </w:r>
      <w:r w:rsidRPr="00AD28BB">
        <w:rPr>
          <w:b w:val="0"/>
          <w:bCs w:val="0"/>
          <w:color w:val="auto"/>
        </w:rPr>
        <w:t>A</w:t>
      </w:r>
      <w:r w:rsidR="00A46D2B" w:rsidRPr="00AD28BB">
        <w:rPr>
          <w:b w:val="0"/>
          <w:bCs w:val="0"/>
          <w:color w:val="auto"/>
        </w:rPr>
        <w:t>)</w:t>
      </w:r>
      <w:r w:rsidR="00A80051" w:rsidRPr="00AD28BB">
        <w:rPr>
          <w:b w:val="0"/>
          <w:bCs w:val="0"/>
          <w:color w:val="auto"/>
        </w:rPr>
        <w:t>.</w:t>
      </w:r>
    </w:p>
    <w:p w14:paraId="59D4F850" w14:textId="77777777" w:rsidR="009C1814" w:rsidRDefault="009C1814" w:rsidP="00AD28BB"/>
    <w:p w14:paraId="270F9E1E" w14:textId="1C7D626D" w:rsidR="009C1814" w:rsidRPr="00AD28BB" w:rsidRDefault="009C1814" w:rsidP="00AD28BB"/>
    <w:p w14:paraId="22C340DF" w14:textId="77777777" w:rsidR="007A7F01" w:rsidRPr="000A28AB" w:rsidRDefault="007A7F01"/>
    <w:p w14:paraId="2E988C6B" w14:textId="757F45AC" w:rsidR="005E5082" w:rsidRDefault="001B1CBA" w:rsidP="00AD28BB">
      <w:r>
        <w:lastRenderedPageBreak/>
        <w:t xml:space="preserve">In </w:t>
      </w:r>
      <w:r w:rsidR="00512764">
        <w:t>contrast</w:t>
      </w:r>
      <w:r>
        <w:t>,</w:t>
      </w:r>
      <w:r w:rsidR="009B044D">
        <w:t xml:space="preserve"> c</w:t>
      </w:r>
      <w:r w:rsidR="007A7F01" w:rsidRPr="000A28AB">
        <w:t xml:space="preserve">ompetition experiments </w:t>
      </w:r>
      <w:r w:rsidR="00512764">
        <w:t xml:space="preserve">can </w:t>
      </w:r>
      <w:r w:rsidR="007A7F01" w:rsidRPr="000A28AB">
        <w:t>infer relative fitness in a manner that accounts for all growth phases</w:t>
      </w:r>
      <w:r w:rsidR="003F085B"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003F085B" w:rsidRPr="000A28AB">
        <w:fldChar w:fldCharType="separate"/>
      </w:r>
      <w:r w:rsidR="009C1814" w:rsidRPr="009C1814">
        <w:rPr>
          <w:noProof/>
          <w:vertAlign w:val="superscript"/>
        </w:rPr>
        <w:t>8</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t xml:space="preserve">, for example, by counting colonies formed by </w:t>
      </w:r>
      <w:r w:rsidR="00510F80">
        <w:t xml:space="preserve">drug </w:t>
      </w:r>
      <w:r>
        <w:t>resistant or auxotrophic strains</w:t>
      </w:r>
      <w:r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C1814" w:rsidRPr="009C1814">
        <w:rPr>
          <w:noProof/>
          <w:vertAlign w:val="superscript"/>
        </w:rPr>
        <w:t>8</w:t>
      </w:r>
      <w:r w:rsidRPr="000A28AB">
        <w:fldChar w:fldCharType="end"/>
      </w:r>
      <w:r>
        <w:t>, by monitoring</w:t>
      </w:r>
      <w:r w:rsidR="00510F80">
        <w:t xml:space="preserve"> </w:t>
      </w:r>
      <w:r w:rsidR="009B044D">
        <w:t xml:space="preserve">fluorescent markers </w:t>
      </w:r>
      <w:r>
        <w:t xml:space="preserve">with </w:t>
      </w:r>
      <w:r w:rsidR="007A7F01" w:rsidRPr="000A28AB">
        <w:t>flow cytometry</w:t>
      </w:r>
      <w:r w:rsidR="007A7F01"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007A7F01" w:rsidRPr="000A28AB">
        <w:fldChar w:fldCharType="separate"/>
      </w:r>
      <w:r w:rsidR="009C1814" w:rsidRPr="009C1814">
        <w:rPr>
          <w:noProof/>
          <w:vertAlign w:val="superscript"/>
        </w:rPr>
        <w:t>2</w:t>
      </w:r>
      <w:r w:rsidR="007A7F01" w:rsidRPr="000A28AB">
        <w:fldChar w:fldCharType="end"/>
      </w:r>
      <w:r>
        <w:t>,</w:t>
      </w:r>
      <w:r w:rsidR="007A7F01" w:rsidRPr="000A28AB">
        <w:t xml:space="preserve"> </w:t>
      </w:r>
      <w:r w:rsidR="009B044D">
        <w:t xml:space="preserve">or </w:t>
      </w:r>
      <w:r>
        <w:t xml:space="preserve">counting DNA barcodes reads using </w:t>
      </w:r>
      <w:r w:rsidR="007A7F01" w:rsidRPr="000A28AB">
        <w:t>deep sequencing</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007A7F01" w:rsidRPr="000A28AB">
        <w:fldChar w:fldCharType="separate"/>
      </w:r>
      <w:r w:rsidR="009C1814" w:rsidRPr="009C1814">
        <w:rPr>
          <w:noProof/>
          <w:vertAlign w:val="superscript"/>
        </w:rPr>
        <w:t>2</w:t>
      </w:r>
      <w:r w:rsidR="007A7F01" w:rsidRPr="000A28AB">
        <w:fldChar w:fldCharType="end"/>
      </w:r>
      <w:r w:rsidR="007A7F01" w:rsidRPr="000A28AB">
        <w:t xml:space="preserve">, as they directly estimate fitness from changes in </w:t>
      </w:r>
      <w:r w:rsidR="009B2D2B">
        <w:t xml:space="preserve">strain </w:t>
      </w:r>
      <w:r w:rsidR="007A7F01" w:rsidRPr="000A28AB">
        <w:t xml:space="preserve">frequencies over time. </w:t>
      </w:r>
    </w:p>
    <w:p w14:paraId="05D32839" w14:textId="2EA0D464" w:rsidR="007A7F01" w:rsidRPr="000A28AB" w:rsidRDefault="007A7F01" w:rsidP="009C1814">
      <w:r w:rsidRPr="000A28AB">
        <w:t>However, competition experiments are more laborious</w:t>
      </w:r>
      <w:r w:rsidR="009B044D">
        <w:t xml:space="preserve"> and expensive</w:t>
      </w:r>
      <w:r w:rsidRPr="000A28AB">
        <w:t xml:space="preserve"> than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F2114D">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3&lt;/sup&gt;", "plainTextFormattedCitation" : "3", "previouslyFormattedCitation" : "&lt;sup&gt;3&lt;/sup&gt;" }, "properties" : { "noteIndex" : 0 }, "schema" : "https://github.com/citation-style-language/schema/raw/master/csl-citation.json" }</w:instrText>
      </w:r>
      <w:r w:rsidR="00E43C55" w:rsidRPr="000A28AB">
        <w:rPr>
          <w:noProof/>
        </w:rPr>
        <w:fldChar w:fldCharType="separate"/>
      </w:r>
      <w:r w:rsidR="009C1814" w:rsidRPr="009C1814">
        <w:rPr>
          <w:noProof/>
          <w:vertAlign w:val="superscript"/>
        </w:rPr>
        <w:t>3</w:t>
      </w:r>
      <w:r w:rsidR="00E43C55" w:rsidRPr="000A28AB">
        <w:rPr>
          <w:noProof/>
        </w:rPr>
        <w:fldChar w:fldCharType="end"/>
      </w:r>
      <w:r w:rsidR="00E43C55" w:rsidRPr="000A28AB">
        <w:rPr>
          <w:noProof/>
        </w:rPr>
        <w:t xml:space="preserve"> and references therein)</w:t>
      </w:r>
      <w:r w:rsidRPr="000A28AB">
        <w:t xml:space="preserve">. Moreover, </w:t>
      </w:r>
      <w:r w:rsidR="00DF7C4C">
        <w:t xml:space="preserve">competition experiments </w:t>
      </w:r>
      <w:r w:rsidRPr="000A28AB">
        <w:t>are often impractical in non-model organisms. Therefore, many investigators prefer to use proxies of fitness such as growth rates.</w:t>
      </w:r>
      <w:r w:rsidR="005E5082">
        <w:t xml:space="preserve"> </w:t>
      </w:r>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C1814" w:rsidRPr="009C1814">
        <w:rPr>
          <w:noProof/>
          <w:vertAlign w:val="superscript"/>
        </w:rPr>
        <w:t>8</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8C7D1A4" w:rsidR="007A7F01" w:rsidRPr="000A28AB" w:rsidRDefault="007A7F01" w:rsidP="00310EAD">
      <w:r w:rsidRPr="000A28AB">
        <w:t xml:space="preserve">Here we present </w:t>
      </w:r>
      <w:r w:rsidRPr="000A28AB">
        <w:rPr>
          <w:lang w:bidi="ar-SA"/>
        </w:rPr>
        <w:t xml:space="preserve">a new computational </w:t>
      </w:r>
      <w:r w:rsidR="00DF7C4C">
        <w:rPr>
          <w:lang w:bidi="ar-SA"/>
        </w:rPr>
        <w:t>approach</w:t>
      </w:r>
      <w:r w:rsidR="00DF7C4C" w:rsidRPr="000A28AB">
        <w:rPr>
          <w:lang w:bidi="ar-SA"/>
        </w:rPr>
        <w:t xml:space="preserve"> </w:t>
      </w:r>
      <w:r w:rsidR="00310EAD">
        <w:rPr>
          <w:lang w:bidi="ar-SA"/>
        </w:rPr>
        <w:t>which</w:t>
      </w:r>
      <w:r w:rsidR="00310EAD">
        <w:rPr>
          <w:rFonts w:ascii="Times New Roman" w:eastAsia="Times New Roman" w:hAnsi="Times New Roman"/>
          <w:i/>
        </w:rPr>
        <w:t xml:space="preserve">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r w:rsidR="008A4790">
        <w:t xml:space="preserve"> and</w:t>
      </w:r>
      <w:r w:rsidR="008A4790" w:rsidRPr="000A28AB">
        <w:t xml:space="preserve"> </w:t>
      </w:r>
      <w:r w:rsidRPr="000A28AB">
        <w:t xml:space="preserve">predicting </w:t>
      </w:r>
      <w:r w:rsidR="00DF7C4C">
        <w:t xml:space="preserve">relative </w:t>
      </w:r>
      <w:r w:rsidRPr="000A28AB">
        <w:t>growth in mixed culture</w:t>
      </w:r>
      <w:r w:rsidR="00AB7E08" w:rsidRPr="000A28AB">
        <w:t>s</w:t>
      </w:r>
      <w:r w:rsidRPr="000A28AB">
        <w:t>.</w:t>
      </w:r>
    </w:p>
    <w:p w14:paraId="681E0D12" w14:textId="77777777" w:rsidR="007A7F01" w:rsidRPr="000A28AB" w:rsidRDefault="007A7F01">
      <w:pPr>
        <w:pStyle w:val="Heading1"/>
      </w:pPr>
      <w:r w:rsidRPr="000A28AB">
        <w:t xml:space="preserve">Results </w:t>
      </w:r>
    </w:p>
    <w:p w14:paraId="43400B70" w14:textId="7D3C5A94" w:rsidR="00907EC6" w:rsidRPr="00AD28BB" w:rsidRDefault="00907EC6" w:rsidP="00AD28BB">
      <w:r w:rsidRPr="00874ADD">
        <w:rPr>
          <w:iCs/>
        </w:rPr>
        <w:t>Our</w:t>
      </w:r>
      <w:r>
        <w:t xml:space="preserve"> approach</w:t>
      </w:r>
      <w:r w:rsidRPr="000A28AB">
        <w:t xml:space="preserve"> </w:t>
      </w:r>
      <w:r w:rsidR="00530425">
        <w:t xml:space="preserve">consists of </w:t>
      </w:r>
      <w:r w:rsidR="00D24F1C">
        <w:t>three</w:t>
      </w:r>
      <w:r w:rsidR="00F534A6" w:rsidRPr="000A28AB">
        <w:t xml:space="preserve"> </w:t>
      </w:r>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D24F1C">
        <w:t>,</w:t>
      </w:r>
      <w:r w:rsidR="006C449D">
        <w:t xml:space="preserve"> and</w:t>
      </w:r>
      <w:r w:rsidR="00D24F1C">
        <w:t xml:space="preserve"> (c)</w:t>
      </w:r>
      <w:r w:rsidR="007A7F01" w:rsidRPr="000A28AB">
        <w:t xml:space="preserve"> predict</w:t>
      </w:r>
      <w:r w:rsidR="00582DCE">
        <w:t>ing</w:t>
      </w:r>
      <w:r w:rsidR="007A7F01" w:rsidRPr="000A28AB">
        <w:t xml:space="preserve"> </w:t>
      </w:r>
      <w:r w:rsidR="00DF7C4C">
        <w:t xml:space="preserve">relative </w:t>
      </w:r>
      <w:r w:rsidR="007A7F01" w:rsidRPr="000A28AB">
        <w:t>growth in a mixed culture</w:t>
      </w:r>
      <w:r w:rsidR="00DC3BC6">
        <w:t xml:space="preserve"> </w:t>
      </w:r>
      <w:r w:rsidR="00DC3BC6" w:rsidRPr="000A28AB">
        <w:t xml:space="preserve">using the estimated growth and competition </w:t>
      </w:r>
      <w:r w:rsidR="00DC3BC6" w:rsidRPr="00AD28BB">
        <w:t xml:space="preserve">parameters. </w:t>
      </w:r>
      <w:commentRangeStart w:id="2"/>
      <w:r w:rsidR="00263F6F" w:rsidRPr="00AD28BB">
        <w:t>To</w:t>
      </w:r>
      <w:commentRangeEnd w:id="2"/>
      <w:r w:rsidR="00263F6F" w:rsidRPr="00AD28BB">
        <w:rPr>
          <w:rStyle w:val="CommentReference"/>
        </w:rPr>
        <w:commentReference w:id="2"/>
      </w:r>
      <w:r w:rsidR="00263F6F" w:rsidRPr="00AD28BB">
        <w:t xml:space="preserve"> test our approach, we measured growth of two </w:t>
      </w:r>
      <w:r w:rsidR="00263F6F" w:rsidRPr="00AD28BB">
        <w:rPr>
          <w:i/>
          <w:iCs/>
        </w:rPr>
        <w:t xml:space="preserve">E. coli </w:t>
      </w:r>
      <w:r w:rsidR="00263F6F" w:rsidRPr="00AD28BB">
        <w:t>strains in mono- and mixed culture over time</w:t>
      </w:r>
      <w:r w:rsidR="00EA6E60" w:rsidRPr="00AD28BB">
        <w:t xml:space="preserve"> and used </w:t>
      </w:r>
      <w:r w:rsidR="00AD28BB">
        <w:t>our new approach</w:t>
      </w:r>
      <w:r w:rsidR="00EA6E60" w:rsidRPr="00AD28BB">
        <w:t xml:space="preserve"> </w:t>
      </w:r>
      <w:r w:rsidR="00263F6F" w:rsidRPr="00AD28BB">
        <w:t xml:space="preserve">to predict </w:t>
      </w:r>
      <w:r w:rsidR="00EA6E60" w:rsidRPr="00AD28BB">
        <w:t xml:space="preserve">the </w:t>
      </w:r>
      <w:r w:rsidR="00263F6F" w:rsidRPr="00AD28BB">
        <w:t>relative frequencies</w:t>
      </w:r>
      <w:r w:rsidR="00EA6E60" w:rsidRPr="00AD28BB">
        <w:t xml:space="preserve"> of </w:t>
      </w:r>
      <w:r w:rsidR="00AD28BB">
        <w:t>both</w:t>
      </w:r>
      <w:r w:rsidR="00EA6E60" w:rsidRPr="00AD28BB">
        <w:t xml:space="preserve"> strains in the mixed culture. We then</w:t>
      </w:r>
      <w:r w:rsidR="00263F6F" w:rsidRPr="00AD28BB">
        <w:t xml:space="preserve"> compared these predictions to </w:t>
      </w:r>
      <w:r w:rsidR="00EA6E60" w:rsidRPr="00AD28BB">
        <w:t xml:space="preserve">empirical measurements of </w:t>
      </w:r>
      <w:r w:rsidR="00263F6F" w:rsidRPr="00AD28BB">
        <w:t>strain frequenc</w:t>
      </w:r>
      <w:r w:rsidR="00EA6E60" w:rsidRPr="00AD28BB">
        <w:t>ies.</w:t>
      </w:r>
    </w:p>
    <w:p w14:paraId="63E868BE" w14:textId="5DC97048" w:rsidR="00D96F6C" w:rsidRDefault="00313D88" w:rsidP="00874ADD">
      <w:pPr>
        <w:pStyle w:val="Heading2"/>
      </w:pPr>
      <w:r w:rsidRPr="00AD28BB">
        <w:lastRenderedPageBreak/>
        <w:t>Experimental design</w:t>
      </w:r>
    </w:p>
    <w:p w14:paraId="1A246307" w14:textId="21EF8F12" w:rsidR="00DC3BC6" w:rsidRPr="000A28AB" w:rsidRDefault="006A3DE4" w:rsidP="00AD28BB">
      <w:r w:rsidRPr="00AD28BB">
        <w:rPr>
          <w:highlight w:val="yellow"/>
        </w:rPr>
        <w:t>Before proceeding to describe our new approach</w:t>
      </w:r>
      <w:r w:rsidR="00F62023" w:rsidRPr="00AD28BB">
        <w:rPr>
          <w:highlight w:val="yellow"/>
        </w:rPr>
        <w:t xml:space="preserve"> in detail</w:t>
      </w:r>
      <w:r w:rsidRPr="00AD28BB">
        <w:rPr>
          <w:highlight w:val="yellow"/>
        </w:rPr>
        <w:t xml:space="preserve">, we </w:t>
      </w:r>
      <w:r w:rsidR="00F62023" w:rsidRPr="00AD28BB">
        <w:rPr>
          <w:highlight w:val="yellow"/>
        </w:rPr>
        <w:t>briefly</w:t>
      </w:r>
      <w:r w:rsidRPr="00AD28BB">
        <w:rPr>
          <w:highlight w:val="yellow"/>
        </w:rPr>
        <w:t xml:space="preserve"> describe the experiments we used to test it</w:t>
      </w:r>
      <w:r w:rsidR="00F62023" w:rsidRPr="00AD28BB">
        <w:rPr>
          <w:highlight w:val="yellow"/>
        </w:rPr>
        <w:t>, as results of these experiments will be presented in the following sections.</w:t>
      </w:r>
      <w:r w:rsidDel="006A3DE4">
        <w:t xml:space="preserve"> </w:t>
      </w:r>
      <w:r w:rsidR="00263F6F">
        <w:t>W</w:t>
      </w:r>
      <w:r w:rsidR="00DC3BC6" w:rsidRPr="000A28AB">
        <w:t xml:space="preserve">e performed growth curve and competition experiments with two different sets of </w:t>
      </w:r>
      <w:r w:rsidR="00DC3BC6" w:rsidRPr="000A28AB">
        <w:rPr>
          <w:i/>
          <w:iCs/>
        </w:rPr>
        <w:t xml:space="preserve">E. coli </w:t>
      </w:r>
      <w:r w:rsidR="00DC3BC6" w:rsidRPr="000A28AB">
        <w:t>strains marked with</w:t>
      </w:r>
      <w:r w:rsidR="00F62023">
        <w:t xml:space="preserve"> green and red</w:t>
      </w:r>
      <w:r w:rsidR="00DC3BC6" w:rsidRPr="000A28AB">
        <w:t xml:space="preserve"> fluorescent proteins</w:t>
      </w:r>
      <w:r w:rsidR="00F62023">
        <w:t xml:space="preserve"> (GFP and RFP, respectively)</w:t>
      </w:r>
      <w:r w:rsidR="00DC3BC6" w:rsidRPr="000A28AB">
        <w:t>. In each experiment, 32</w:t>
      </w:r>
      <w:r w:rsidR="00DC3BC6">
        <w:t xml:space="preserve"> replicate</w:t>
      </w:r>
      <w:r w:rsidR="00DC3BC6" w:rsidRPr="000A28AB">
        <w:t xml:space="preserve"> monocultures of the </w:t>
      </w:r>
      <w:r w:rsidR="00DC3BC6">
        <w:t>GFP</w:t>
      </w:r>
      <w:r w:rsidR="00DC3BC6" w:rsidRPr="000A28AB">
        <w:t xml:space="preserve"> strain, 30 </w:t>
      </w:r>
      <w:r w:rsidR="00DC3BC6">
        <w:t xml:space="preserve">replicate </w:t>
      </w:r>
      <w:r w:rsidR="00DC3BC6" w:rsidRPr="000A28AB">
        <w:t xml:space="preserve">monocultures of the </w:t>
      </w:r>
      <w:r w:rsidR="00DC3BC6">
        <w:t>RFP</w:t>
      </w:r>
      <w:r w:rsidR="00DC3BC6" w:rsidRPr="000A28AB">
        <w:t xml:space="preserve"> strain alone, and 32</w:t>
      </w:r>
      <w:r w:rsidR="00DC3BC6">
        <w:t xml:space="preserve"> replicate</w:t>
      </w:r>
      <w:r w:rsidR="00DC3BC6" w:rsidRPr="000A28AB">
        <w:t xml:space="preserve"> mixed cultures </w:t>
      </w:r>
      <w:r w:rsidR="00DC3BC6">
        <w:t xml:space="preserve">containing the GFP and RFP </w:t>
      </w:r>
      <w:r w:rsidR="00DC3BC6" w:rsidRPr="000A28AB">
        <w:t>strain</w:t>
      </w:r>
      <w:r w:rsidR="00DC3BC6">
        <w:t>s</w:t>
      </w:r>
      <w:r w:rsidR="00DC3BC6" w:rsidRPr="000A28AB">
        <w:t xml:space="preserve"> together,</w:t>
      </w:r>
      <w:r w:rsidR="00DC3BC6">
        <w:t xml:space="preserve"> were grown</w:t>
      </w:r>
      <w:r w:rsidR="00DC3BC6" w:rsidRPr="000A28AB">
        <w:t xml:space="preserve"> in a 96-well plate, </w:t>
      </w:r>
      <w:r w:rsidR="00DC3BC6">
        <w:t>under</w:t>
      </w:r>
      <w:r w:rsidR="00DC3BC6" w:rsidRPr="000A28AB">
        <w:t xml:space="preserve"> the same experimental conditions. </w:t>
      </w:r>
      <w:commentRangeStart w:id="3"/>
      <w:r w:rsidR="001C62A6" w:rsidRPr="000A28AB">
        <w:t>In</w:t>
      </w:r>
      <w:commentRangeEnd w:id="3"/>
      <w:r w:rsidR="001C62A6">
        <w:rPr>
          <w:rStyle w:val="CommentReference"/>
        </w:rPr>
        <w:commentReference w:id="3"/>
      </w:r>
      <w:r w:rsidR="001C62A6" w:rsidRPr="000A28AB">
        <w:t xml:space="preserve"> experiments A and B </w:t>
      </w:r>
      <w:r w:rsidR="001C62A6" w:rsidRPr="00AD28BB">
        <w:t xml:space="preserve">we </w:t>
      </w:r>
      <w:r w:rsidR="00907EC6" w:rsidRPr="00AD28BB">
        <w:t xml:space="preserve">used </w:t>
      </w:r>
      <w:r w:rsidR="00F62023" w:rsidRPr="00AD28BB">
        <w:rPr>
          <w:i/>
          <w:iCs/>
        </w:rPr>
        <w:t>E. coli</w:t>
      </w:r>
      <w:r w:rsidR="00F62023" w:rsidRPr="00AD28BB">
        <w:t xml:space="preserve"> strains </w:t>
      </w:r>
      <w:r w:rsidR="001C62A6" w:rsidRPr="00AD28BB">
        <w:t xml:space="preserve">DH5α-GFP </w:t>
      </w:r>
      <w:r w:rsidR="00907EC6" w:rsidRPr="00AD28BB">
        <w:t>and</w:t>
      </w:r>
      <w:r w:rsidR="001C62A6" w:rsidRPr="00AD28BB">
        <w:t xml:space="preserve"> TG1-RFP; in experiment C we </w:t>
      </w:r>
      <w:r w:rsidR="00907EC6" w:rsidRPr="00AD28BB">
        <w:t>used</w:t>
      </w:r>
      <w:r w:rsidR="00F62023" w:rsidRPr="00AD28BB">
        <w:t xml:space="preserve"> </w:t>
      </w:r>
      <w:r w:rsidR="00F62023" w:rsidRPr="00AD28BB">
        <w:rPr>
          <w:i/>
          <w:iCs/>
        </w:rPr>
        <w:t>E. coli</w:t>
      </w:r>
      <w:r w:rsidR="00F62023" w:rsidRPr="00AD28BB">
        <w:rPr>
          <w:i/>
          <w:iCs/>
        </w:rPr>
        <w:t xml:space="preserve"> </w:t>
      </w:r>
      <w:r w:rsidR="00F62023" w:rsidRPr="00AD28BB">
        <w:t>strains</w:t>
      </w:r>
      <w:r w:rsidR="00907EC6" w:rsidRPr="00AD28BB">
        <w:t xml:space="preserve"> </w:t>
      </w:r>
      <w:r w:rsidR="001C62A6" w:rsidRPr="00AD28BB">
        <w:t xml:space="preserve">JM109-GFP </w:t>
      </w:r>
      <w:r w:rsidR="00907EC6" w:rsidRPr="00AD28BB">
        <w:t>and</w:t>
      </w:r>
      <w:r w:rsidR="001C62A6" w:rsidRPr="00AD28BB">
        <w:t xml:space="preserve"> MG1655-Δfnr-RFP</w:t>
      </w:r>
      <w:r w:rsidR="00F62023" w:rsidRPr="00AD28BB">
        <w:t xml:space="preserve">. </w:t>
      </w:r>
      <w:r w:rsidR="00DC3BC6" w:rsidRPr="00AD28BB">
        <w:t>The optical density of each culture was measured every 15 minutes using an automatic plate reader</w:t>
      </w:r>
      <w:r w:rsidR="00C02003" w:rsidRPr="00AD28BB">
        <w:t xml:space="preserve"> for at least 7 hours</w:t>
      </w:r>
      <w:r w:rsidR="00F62023" w:rsidRPr="00AD28BB">
        <w:t xml:space="preserve"> </w:t>
      </w:r>
      <w:r w:rsidR="00F62023" w:rsidRPr="00AD28BB">
        <w:t>(</w:t>
      </w:r>
      <w:r w:rsidR="00F62023" w:rsidRPr="00AD28BB">
        <w:fldChar w:fldCharType="begin"/>
      </w:r>
      <w:r w:rsidR="00F62023" w:rsidRPr="00AD28BB">
        <w:instrText xml:space="preserve"> REF _Ref439852214 \h </w:instrText>
      </w:r>
      <w:r w:rsidR="00F2114D">
        <w:instrText xml:space="preserve"> \* MERGEFORMAT </w:instrText>
      </w:r>
      <w:r w:rsidR="00F62023" w:rsidRPr="00AD28BB">
        <w:fldChar w:fldCharType="separate"/>
      </w:r>
      <w:r w:rsidR="00F62023" w:rsidRPr="00AD28BB">
        <w:t xml:space="preserve">Figure </w:t>
      </w:r>
      <w:r w:rsidR="00F62023" w:rsidRPr="00AD28BB">
        <w:rPr>
          <w:noProof/>
        </w:rPr>
        <w:t>2</w:t>
      </w:r>
      <w:r w:rsidR="00F62023" w:rsidRPr="00AD28BB">
        <w:fldChar w:fldCharType="end"/>
      </w:r>
      <w:r w:rsidR="00F62023" w:rsidRPr="00AD28BB">
        <w:t>A-C)</w:t>
      </w:r>
      <w:r w:rsidR="00DC3BC6" w:rsidRPr="00AD28BB">
        <w:t>.</w:t>
      </w:r>
      <w:r w:rsidR="00F62023" w:rsidRPr="00AD28BB">
        <w:t xml:space="preserve"> </w:t>
      </w:r>
      <w:r w:rsidR="00DC3BC6" w:rsidRPr="00AD28BB">
        <w:t xml:space="preserve">Samples were collected from the mixed culture every hour for the first 7-8 hours, and the relative frequencies of the two strains were measured </w:t>
      </w:r>
      <w:r w:rsidR="008F16E1" w:rsidRPr="00AD28BB">
        <w:t>by</w:t>
      </w:r>
      <w:r w:rsidR="008F16E1" w:rsidRPr="00AD28BB">
        <w:t xml:space="preserve"> </w:t>
      </w:r>
      <w:r w:rsidR="00DC3BC6" w:rsidRPr="00AD28BB">
        <w:t>flow cytometry.</w:t>
      </w:r>
      <w:r w:rsidR="00314FE0" w:rsidRPr="00AD28BB">
        <w:t xml:space="preserve"> </w:t>
      </w:r>
      <w:r w:rsidR="008F16E1" w:rsidRPr="00AD28BB">
        <w:t>S</w:t>
      </w:r>
      <w:r w:rsidR="00DC3BC6" w:rsidRPr="00AD28BB">
        <w:t>ee</w:t>
      </w:r>
      <w:r w:rsidR="00DC3BC6">
        <w:t xml:space="preserve"> </w:t>
      </w:r>
      <w:r w:rsidR="00DC3BC6" w:rsidRPr="000A28AB">
        <w:fldChar w:fldCharType="begin"/>
      </w:r>
      <w:r w:rsidR="00DC3BC6" w:rsidRPr="000A28AB">
        <w:instrText xml:space="preserve"> REF _Ref439853427 \h </w:instrText>
      </w:r>
      <w:r w:rsidR="00DC3BC6">
        <w:instrText xml:space="preserve"> \* MERGEFORMAT </w:instrText>
      </w:r>
      <w:r w:rsidR="00DC3BC6" w:rsidRPr="000A28AB">
        <w:fldChar w:fldCharType="separate"/>
      </w:r>
      <w:r w:rsidR="00DC3BC6" w:rsidRPr="000A28AB">
        <w:t>Materials and Methods</w:t>
      </w:r>
      <w:r w:rsidR="00DC3BC6" w:rsidRPr="000A28AB">
        <w:fldChar w:fldCharType="end"/>
      </w:r>
      <w:r w:rsidR="00DC3BC6">
        <w:t xml:space="preserve"> for </w:t>
      </w:r>
      <w:r w:rsidR="008F16E1">
        <w:t>additional details.</w:t>
      </w:r>
    </w:p>
    <w:p w14:paraId="66072EDE" w14:textId="37E1CEE9" w:rsidR="007A7F01" w:rsidRPr="000A28AB" w:rsidRDefault="00F31589" w:rsidP="00C02003">
      <w:pPr>
        <w:pStyle w:val="Heading2"/>
      </w:pPr>
      <w:r>
        <w:t>a</w:t>
      </w:r>
      <w:r w:rsidR="00745FCB">
        <w:t xml:space="preserve">. </w:t>
      </w:r>
      <w:r w:rsidR="00C02003">
        <w:t>Estimate g</w:t>
      </w:r>
      <w:r w:rsidR="008140DF">
        <w:t xml:space="preserve">rowth </w:t>
      </w:r>
      <w:r w:rsidR="00C02003">
        <w:t>parameters</w:t>
      </w:r>
    </w:p>
    <w:p w14:paraId="6B87E79F" w14:textId="77777777" w:rsidR="007A7F01" w:rsidRPr="000A28AB" w:rsidRDefault="007A7F01" w:rsidP="00CB76DE">
      <w:pPr>
        <w:pStyle w:val="Heading3"/>
      </w:pPr>
      <w:r w:rsidRPr="000A28AB">
        <w:t>Growth model</w:t>
      </w:r>
    </w:p>
    <w:p w14:paraId="57CDA111" w14:textId="7E506C7E" w:rsidR="007A7F01" w:rsidRPr="000A28AB" w:rsidRDefault="00651E9E" w:rsidP="009C1814">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r w:rsidR="007115C2">
        <w:t xml:space="preserve">can be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F2114D">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lt;sup&gt;5&lt;/sup&gt;" }, "properties" : { "noteIndex" : 0 }, "schema" : "https://github.com/citation-style-language/schema/raw/master/csl-citation.json" }</w:instrText>
      </w:r>
      <w:r w:rsidR="00E42EF9">
        <w:fldChar w:fldCharType="separate"/>
      </w:r>
      <w:r w:rsidR="009C1814" w:rsidRPr="009C1814">
        <w:rPr>
          <w:noProof/>
          <w:vertAlign w:val="superscript"/>
        </w:rPr>
        <w:t>5</w:t>
      </w:r>
      <w:r w:rsidR="00E42EF9">
        <w:fldChar w:fldCharType="end"/>
      </w:r>
      <w:r w:rsidR="007A7F01" w:rsidRPr="000A28AB">
        <w:t>.</w:t>
      </w:r>
      <w:r w:rsidR="00E43C55" w:rsidRPr="000A28AB">
        <w:t xml:space="preserve"> </w:t>
      </w:r>
      <w:r w:rsidR="008179CB">
        <w:t>The model</w:t>
      </w:r>
      <w:r w:rsidR="00515701" w:rsidRPr="000A28AB">
        <w:t xml:space="preserve"> </w:t>
      </w:r>
      <w:r w:rsidR="00313013">
        <w:t>implic</w:t>
      </w:r>
      <w:r w:rsidR="00F77DCF">
        <w:t xml:space="preserve">itly </w:t>
      </w:r>
      <w:r w:rsidR="00515701" w:rsidRPr="000A28AB">
        <w:t xml:space="preserve">assumes that </w:t>
      </w:r>
      <w:r w:rsidR="007A7F01" w:rsidRPr="000A28AB">
        <w:t xml:space="preserve">growth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r w:rsidR="00DF6B35">
        <w:fldChar w:fldCharType="begin" w:fldLock="1"/>
      </w:r>
      <w:r w:rsidR="009C1814">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previouslyFormattedCitation" : "&lt;sup&gt;12&lt;/sup&gt;" }, "properties" : { "noteIndex" : 0 }, "schema" : "https://github.com/citation-style-language/schema/raw/master/csl-citation.json" }</w:instrText>
      </w:r>
      <w:r w:rsidR="00DF6B35">
        <w:fldChar w:fldCharType="separate"/>
      </w:r>
      <w:r w:rsidR="00DF6B35" w:rsidRPr="00DF6B35">
        <w:rPr>
          <w:noProof/>
          <w:vertAlign w:val="superscript"/>
        </w:rPr>
        <w:t>12</w:t>
      </w:r>
      <w:r w:rsidR="00DF6B35">
        <w:fldChar w:fldCharType="end"/>
      </w:r>
      <w:r w:rsidR="007A7F01" w:rsidRPr="000A28AB">
        <w:t>. The model is described by the followin</w:t>
      </w:r>
      <w:r w:rsidR="00C11F86" w:rsidRPr="000A28AB">
        <w:t xml:space="preserve">g ordinary differential equation </w:t>
      </w:r>
      <w:r w:rsidR="00707C5F">
        <w:t>(</w:t>
      </w:r>
      <w:r w:rsidR="00C11F86" w:rsidRPr="000A28AB">
        <w:t xml:space="preserve">see eqs. 1c, 3a, and </w:t>
      </w:r>
      <w:r w:rsidR="00C11F86" w:rsidRPr="00AD28BB">
        <w:t>5a in</w:t>
      </w:r>
      <w:r w:rsidR="00F2114D" w:rsidRPr="00AD28BB">
        <w:t xml:space="preserve"> </w:t>
      </w:r>
      <w:r w:rsidR="00F2114D" w:rsidRPr="00AD28BB">
        <w:t>Baranyi</w:t>
      </w:r>
      <w:r w:rsidR="00F2114D" w:rsidRPr="000A28AB">
        <w:t xml:space="preserve"> and Roberts</w:t>
      </w:r>
      <w:r w:rsidR="00F2114D">
        <w:t>, 1994</w:t>
      </w:r>
      <w:r w:rsidR="007A7F01" w:rsidRPr="000A28AB">
        <w:fldChar w:fldCharType="begin" w:fldLock="1"/>
      </w:r>
      <w:r w:rsidR="00F2114D">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07C5F">
        <w:t>; f</w:t>
      </w:r>
      <w:r w:rsidR="00707C5F" w:rsidRPr="000A28AB">
        <w:t xml:space="preserve">or a derivation of eq. 1 and further details, see Supporting </w:t>
      </w:r>
      <w:r w:rsidR="00707C5F">
        <w:t>T</w:t>
      </w:r>
      <w:r w:rsidR="00707C5F" w:rsidRPr="000A28AB">
        <w:t>xt 1</w:t>
      </w:r>
      <w:r w:rsidR="00707C5F">
        <w:t>)</w:t>
      </w:r>
      <w:r w:rsidR="007A7F01" w:rsidRPr="000A28AB">
        <w:t>:</w:t>
      </w:r>
    </w:p>
    <w:p w14:paraId="06A8EF02" w14:textId="77777777" w:rsidR="007A7F01" w:rsidRPr="000A28AB" w:rsidRDefault="007A7F01"/>
    <w:p w14:paraId="19E5CD6F" w14:textId="77777777" w:rsidR="007A7F01" w:rsidRPr="000A28AB" w:rsidRDefault="006C3A10"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6A92DC00" w14:textId="5985D116" w:rsidR="007A7F01" w:rsidRPr="000A28AB" w:rsidRDefault="007A7F01" w:rsidP="00874ADD">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r w:rsidR="00707C5F">
        <w:t>cell</w:t>
      </w:r>
      <w:r w:rsidR="00707C5F" w:rsidRPr="000A28AB">
        <w:t xml:space="preserve"> </w:t>
      </w:r>
      <w:r w:rsidR="00C11F86" w:rsidRPr="000A28AB">
        <w:t xml:space="preserve">density at time </w:t>
      </w:r>
      <m:oMath>
        <m:r>
          <w:rPr>
            <w:rFonts w:ascii="Cambria Math" w:hAnsi="Cambria Math"/>
          </w:rPr>
          <m:t>t</m:t>
        </m:r>
      </m:oMath>
      <w:r w:rsidR="00C11F86" w:rsidRPr="000A28AB">
        <w:t>,</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r w:rsidR="00707C5F">
        <w:t xml:space="preserve">cell </w:t>
      </w:r>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00707C5F">
        <w:t>,</w:t>
      </w:r>
      <w:r w:rsidR="00707C5F" w:rsidRPr="000A28AB">
        <w:t xml:space="preserve"> </w:t>
      </w:r>
      <w:r w:rsidR="00707C5F">
        <w:t xml:space="preserve">which </w:t>
      </w:r>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r w:rsidR="00707C5F">
        <w:t xml:space="preserve">In microbial </w:t>
      </w:r>
      <w:r w:rsidR="00707C5F">
        <w:lastRenderedPageBreak/>
        <w:t>experiments</w:t>
      </w:r>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00707C5F">
        <w:t xml:space="preserve"> typically</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DB32DF4"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0A28AB">
        <w:t>[2]</w:t>
      </w:r>
    </w:p>
    <w:p w14:paraId="40408998" w14:textId="77777777" w:rsidR="007A7F01" w:rsidRPr="000A28AB" w:rsidRDefault="007A7F01" w:rsidP="00874ADD">
      <w:pPr>
        <w:ind w:firstLine="0"/>
      </w:pPr>
    </w:p>
    <w:p w14:paraId="06EB59B3" w14:textId="5DF6D83C"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r w:rsidR="00707C5F">
        <w:t>T</w:t>
      </w:r>
      <w:r w:rsidR="00707C5F" w:rsidRPr="000A28AB">
        <w:t xml:space="preserve">ext </w:t>
      </w:r>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50904BD4" w:rsidR="00617C36"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r w:rsidR="00B126A0">
        <w:t xml:space="preserve">best-fit models (black lines) and experimental data (markers) are </w:t>
      </w:r>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B126A0">
        <w:t xml:space="preserve">; </w:t>
      </w:r>
      <w:r w:rsidR="008A27DB">
        <w:t xml:space="preserve">see Table S1 for </w:t>
      </w:r>
      <w:r w:rsidRPr="000A28AB">
        <w:t>the estimated growth parameters.</w:t>
      </w:r>
      <w:r w:rsidR="00C13924" w:rsidRPr="000A28AB">
        <w:t xml:space="preserve"> From th</w:t>
      </w:r>
      <w:r w:rsidR="00B126A0">
        <w:t>e</w:t>
      </w:r>
      <w:r w:rsidR="00C13924" w:rsidRPr="000A28AB">
        <w:t>s</w:t>
      </w:r>
      <w:r w:rsidR="00B126A0">
        <w:t>e best-fit</w:t>
      </w:r>
      <w:r w:rsidR="00C13924" w:rsidRPr="000A28AB">
        <w:t xml:space="preserve"> model</w:t>
      </w:r>
      <w:r w:rsidR="00B126A0">
        <w:t xml:space="preserve">s </w:t>
      </w:r>
      <w:r w:rsidR="00C13924" w:rsidRPr="000A28AB">
        <w:t>we also estimate</w:t>
      </w:r>
      <w:r w:rsidR="00B126A0">
        <w:t>d</w:t>
      </w:r>
      <w:r w:rsidR="00C13924" w:rsidRPr="000A28AB">
        <w:t xml:space="preserve"> the maximum </w:t>
      </w:r>
      <w:r w:rsidR="00C13924" w:rsidRPr="00AD28BB">
        <w:t>specific</w:t>
      </w:r>
      <w:r w:rsidR="00C13924" w:rsidRPr="000A28AB">
        <w:t xml:space="preserve">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r w:rsidR="00B126A0">
        <w:t xml:space="preserve"> (mini</w:t>
      </w:r>
      <w:r w:rsidR="00FB2868">
        <w:t>m</w:t>
      </w:r>
      <w:r w:rsidR="00B126A0">
        <w:t>al time required for cell density to double)</w:t>
      </w:r>
      <w:r w:rsidR="00C13924" w:rsidRPr="000A28AB">
        <w:t>, and the lag duration</w:t>
      </w:r>
      <w:r w:rsidR="00113BA6">
        <w:t>;</w:t>
      </w:r>
      <w:r w:rsidR="00B126A0">
        <w:t xml:space="preserve"> see</w:t>
      </w:r>
      <w:r w:rsidR="00C13924" w:rsidRPr="000A28AB">
        <w:t xml:space="preserve">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w:t>
      </w:r>
      <w:r w:rsidR="00585F86">
        <w:t>:</w:t>
      </w:r>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r w:rsidR="00D538FA">
        <w:t xml:space="preserve">, the red strain grows </w:t>
      </w:r>
      <w:r w:rsidR="00122802">
        <w:t>41</w:t>
      </w:r>
      <w:r w:rsidR="00D538FA">
        <w:t>% faste</w:t>
      </w:r>
      <w:r w:rsidR="008179CB">
        <w:t>r than the green strain, has 23% higher maximum density, and a 60% shorter lag phase.</w:t>
      </w:r>
    </w:p>
    <w:p w14:paraId="1B125E8C" w14:textId="77777777" w:rsidR="001A23B5" w:rsidRPr="000A28AB" w:rsidRDefault="001A23B5" w:rsidP="00122802"/>
    <w:p w14:paraId="6847DA22" w14:textId="5194240A" w:rsidR="004F5215" w:rsidRPr="000A28AB" w:rsidRDefault="001A23B5" w:rsidP="001A23B5">
      <w:r>
        <w:rPr>
          <w:noProof/>
        </w:rPr>
        <w:drawing>
          <wp:inline distT="0" distB="0" distL="0" distR="0" wp14:anchorId="07A7EF51" wp14:editId="4E2DC715">
            <wp:extent cx="5269230" cy="1206500"/>
            <wp:effectExtent l="0" t="0" r="0" b="1270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9230" cy="1206500"/>
                    </a:xfrm>
                    <a:prstGeom prst="rect">
                      <a:avLst/>
                    </a:prstGeom>
                    <a:noFill/>
                    <a:ln>
                      <a:noFill/>
                    </a:ln>
                  </pic:spPr>
                </pic:pic>
              </a:graphicData>
            </a:graphic>
          </wp:inline>
        </w:drawing>
      </w:r>
    </w:p>
    <w:p w14:paraId="6FBC24DC" w14:textId="247BB47D" w:rsidR="00B85306" w:rsidRPr="001A23B5" w:rsidRDefault="004F5215" w:rsidP="004C1754">
      <w:pPr>
        <w:pStyle w:val="Caption"/>
        <w:jc w:val="center"/>
        <w:rPr>
          <w:b w:val="0"/>
          <w:bCs w:val="0"/>
          <w:color w:val="auto"/>
        </w:rPr>
      </w:pPr>
      <w:bookmarkStart w:id="4"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4"/>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B85306" w:rsidRPr="000A28AB">
        <w:rPr>
          <w:color w:val="auto"/>
        </w:rPr>
        <w:t xml:space="preserve">data from three </w:t>
      </w:r>
      <w:r w:rsidR="00D8567A">
        <w:rPr>
          <w:color w:val="auto"/>
        </w:rPr>
        <w:t>g</w:t>
      </w:r>
      <w:r w:rsidR="00D8567A" w:rsidRPr="000A28AB">
        <w:rPr>
          <w:color w:val="auto"/>
        </w:rPr>
        <w:t xml:space="preserve">rowth curve </w:t>
      </w:r>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1A23B5" w:rsidRPr="00874ADD">
        <w:rPr>
          <w:b w:val="0"/>
          <w:bCs w:val="0"/>
          <w:color w:val="auto"/>
        </w:rPr>
        <w:t xml:space="preserve">Colored markers represent </w:t>
      </w:r>
      <w:r w:rsidR="005101D6" w:rsidRPr="00874ADD">
        <w:rPr>
          <w:b w:val="0"/>
          <w:bCs w:val="0"/>
          <w:color w:val="auto"/>
        </w:rPr>
        <w:t xml:space="preserve">the density </w:t>
      </w:r>
      <w:r w:rsidR="005101D6" w:rsidRPr="00866B34">
        <w:rPr>
          <w:b w:val="0"/>
          <w:bCs w:val="0"/>
          <w:color w:val="auto"/>
        </w:rPr>
        <w:t>of two strains (</w:t>
      </w:r>
      <w:r w:rsidR="005101D6" w:rsidRPr="00874ADD">
        <w:rPr>
          <w:b w:val="0"/>
          <w:bCs w:val="0"/>
          <w:color w:val="auto"/>
        </w:rPr>
        <w:t>green for GFP labeled strain; red for RFP labeled strains</w:t>
      </w:r>
      <w:r w:rsidR="005101D6" w:rsidRPr="00866B34">
        <w:rPr>
          <w:b w:val="0"/>
          <w:bCs w:val="0"/>
          <w:color w:val="auto"/>
        </w:rPr>
        <w:t>) growing in monoculture</w:t>
      </w:r>
      <w:r w:rsidR="005101D6" w:rsidRPr="00874ADD">
        <w:rPr>
          <w:b w:val="0"/>
          <w:bCs w:val="0"/>
          <w:color w:val="auto"/>
        </w:rPr>
        <w:t xml:space="preserve"> in 30+ experimental replicates</w:t>
      </w:r>
      <w:r w:rsidR="001A23B5" w:rsidRPr="00874ADD">
        <w:rPr>
          <w:b w:val="0"/>
          <w:bCs w:val="0"/>
          <w:color w:val="auto"/>
        </w:rPr>
        <w:t xml:space="preserve">, </w:t>
      </w:r>
      <w:r w:rsidR="00D8567A" w:rsidRPr="001A23B5">
        <w:rPr>
          <w:b w:val="0"/>
          <w:bCs w:val="0"/>
          <w:color w:val="auto"/>
        </w:rPr>
        <w:t xml:space="preserve">black lines represent </w:t>
      </w:r>
      <w:r w:rsidR="00DB709C" w:rsidRPr="001A23B5">
        <w:rPr>
          <w:b w:val="0"/>
          <w:bCs w:val="0"/>
          <w:color w:val="auto"/>
        </w:rPr>
        <w:t xml:space="preserve">the </w:t>
      </w:r>
      <w:r w:rsidR="00494E7D" w:rsidRPr="001A23B5">
        <w:rPr>
          <w:b w:val="0"/>
          <w:bCs w:val="0"/>
          <w:color w:val="auto"/>
        </w:rPr>
        <w:t>best</w:t>
      </w:r>
      <w:r w:rsidR="00D8567A" w:rsidRPr="001A23B5">
        <w:rPr>
          <w:b w:val="0"/>
          <w:bCs w:val="0"/>
          <w:color w:val="auto"/>
        </w:rPr>
        <w:t>-fit</w:t>
      </w:r>
      <w:r w:rsidR="00494E7D" w:rsidRPr="001A23B5">
        <w:rPr>
          <w:b w:val="0"/>
          <w:bCs w:val="0"/>
          <w:color w:val="auto"/>
        </w:rPr>
        <w:t xml:space="preserve"> model. </w:t>
      </w:r>
      <w:r w:rsidR="00B85306" w:rsidRPr="001A23B5">
        <w:rPr>
          <w:color w:val="auto"/>
        </w:rPr>
        <w:t>(A)</w:t>
      </w:r>
      <w:r w:rsidR="00B85306" w:rsidRPr="001A23B5">
        <w:rPr>
          <w:b w:val="0"/>
          <w:bCs w:val="0"/>
          <w:color w:val="auto"/>
        </w:rPr>
        <w:t xml:space="preserve"> Strain DH5α labeled with GFP, strain TG1 labeled with RFP. Experiment started by diluting stationary phase bacteria into fresh media, </w:t>
      </w:r>
      <w:r w:rsidR="00B85306" w:rsidRPr="001A23B5">
        <w:rPr>
          <w:b w:val="0"/>
          <w:bCs w:val="0"/>
          <w:color w:val="auto"/>
        </w:rPr>
        <w:lastRenderedPageBreak/>
        <w:t>yielding a lag phase culture in which lag phase is</w:t>
      </w:r>
      <w:r w:rsidR="00B85306" w:rsidRPr="000A28AB">
        <w:rPr>
          <w:b w:val="0"/>
          <w:bCs w:val="0"/>
          <w:color w:val="auto"/>
        </w:rPr>
        <w:t xml:space="preserve"> </w:t>
      </w:r>
      <w:r w:rsidR="00B85306" w:rsidRPr="001A23B5">
        <w:rPr>
          <w:b w:val="0"/>
          <w:bCs w:val="0"/>
          <w:color w:val="auto"/>
        </w:rPr>
        <w:t xml:space="preserve">longer for the green strain. </w:t>
      </w:r>
      <w:r w:rsidR="00B85306" w:rsidRPr="001A23B5">
        <w:rPr>
          <w:color w:val="auto"/>
        </w:rPr>
        <w:t>(B)</w:t>
      </w:r>
      <w:r w:rsidR="00B85306" w:rsidRPr="001A23B5">
        <w:rPr>
          <w:b w:val="0"/>
          <w:bCs w:val="0"/>
          <w:color w:val="auto"/>
        </w:rPr>
        <w:t xml:space="preserve"> Strain DH5α labeled with GFP, strain TG1 labeled with RFP. Bacteria were pre-grown in fresh media for 4 hours before the experiment and then diluted into fresh media, such that there is no observable lag phase. </w:t>
      </w:r>
      <w:r w:rsidR="00B85306" w:rsidRPr="001A23B5">
        <w:rPr>
          <w:color w:val="auto"/>
        </w:rPr>
        <w:t xml:space="preserve">(C) </w:t>
      </w:r>
      <w:r w:rsidR="00B85306" w:rsidRPr="001A23B5">
        <w:rPr>
          <w:b w:val="0"/>
          <w:bCs w:val="0"/>
          <w:color w:val="auto"/>
        </w:rPr>
        <w:t xml:space="preserve">Strain JM109 labeled with GFP and, strain K12 MG1655-Δfnr labeled with RFP. Experimental conditions as described </w:t>
      </w:r>
      <w:r w:rsidR="005101D6">
        <w:rPr>
          <w:b w:val="0"/>
          <w:bCs w:val="0"/>
          <w:color w:val="auto"/>
        </w:rPr>
        <w:t>in</w:t>
      </w:r>
      <w:r w:rsidR="005101D6" w:rsidRPr="001A23B5">
        <w:rPr>
          <w:b w:val="0"/>
          <w:bCs w:val="0"/>
          <w:color w:val="auto"/>
        </w:rPr>
        <w:t xml:space="preserve"> </w:t>
      </w:r>
      <w:r w:rsidR="00B85306" w:rsidRPr="001A23B5">
        <w:rPr>
          <w:b w:val="0"/>
          <w:bCs w:val="0"/>
          <w:color w:val="auto"/>
        </w:rPr>
        <w:t>(A).</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5"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5"/>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bookmarkStart w:id="6" w:name="_GoBack"/>
      <w:r w:rsidR="007A7F01" w:rsidRPr="000A28AB">
        <w:rPr>
          <w:b w:val="0"/>
          <w:bCs w:val="0"/>
          <w:color w:val="auto"/>
        </w:rPr>
        <w:t>.</w:t>
      </w:r>
      <w:r w:rsidR="00636A8B">
        <w:rPr>
          <w:b w:val="0"/>
          <w:bCs w:val="0"/>
          <w:color w:val="auto"/>
        </w:rPr>
        <w:t xml:space="preserve"> </w:t>
      </w:r>
      <w:r w:rsidR="00636A8B" w:rsidRPr="00AD28BB">
        <w:rPr>
          <w:b w:val="0"/>
          <w:bCs w:val="0"/>
          <w:color w:val="auto"/>
        </w:rPr>
        <w:t>Min doubling time is the minimal time required to double the population density.</w:t>
      </w:r>
      <w:r w:rsidR="007A7F01" w:rsidRPr="000A28AB">
        <w:rPr>
          <w:b w:val="0"/>
          <w:bCs w:val="0"/>
          <w:color w:val="auto"/>
        </w:rPr>
        <w:t xml:space="preserve"> Dens</w:t>
      </w:r>
      <w:bookmarkEnd w:id="6"/>
      <w:r w:rsidR="007A7F01" w:rsidRPr="000A28AB">
        <w:rPr>
          <w:b w:val="0"/>
          <w:bCs w:val="0"/>
          <w:color w:val="auto"/>
        </w:rPr>
        <w:t>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4DC75BF" w:rsidR="006C449D" w:rsidRDefault="00F31589" w:rsidP="00C02003">
      <w:pPr>
        <w:pStyle w:val="Heading2"/>
      </w:pPr>
      <w:r>
        <w:t>b</w:t>
      </w:r>
      <w:r w:rsidR="00745FCB">
        <w:t xml:space="preserve">. </w:t>
      </w:r>
      <w:r w:rsidR="00C02003">
        <w:t>Estimate competition coefficients</w:t>
      </w:r>
    </w:p>
    <w:p w14:paraId="2B8BDE8D" w14:textId="77777777" w:rsidR="007A7F01" w:rsidRPr="000A28AB" w:rsidRDefault="007A7F01" w:rsidP="00CB76DE">
      <w:pPr>
        <w:pStyle w:val="Heading3"/>
      </w:pPr>
      <w:r w:rsidRPr="000A28AB">
        <w:t>Competition model</w:t>
      </w:r>
    </w:p>
    <w:p w14:paraId="2FE588C9" w14:textId="5A9F0216"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r w:rsidR="00833210">
        <w:t xml:space="preserve"> </w:t>
      </w:r>
      <w:r w:rsidR="00833210" w:rsidRPr="000A28AB">
        <w:t>Therefore, all interactions are described by the deceleration of the growth rate of each strain in response to growth of the other strain.</w:t>
      </w:r>
      <w:r w:rsidR="00833210">
        <w:t xml:space="preserve">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22699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lt;sup&gt;13&lt;/sup&gt;", "plainTextFormattedCitation" : "13", "previouslyFormattedCitation" : "&lt;sup&gt;13&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r w:rsidR="00833210">
        <w:t>T</w:t>
      </w:r>
      <w:r w:rsidR="00833210" w:rsidRPr="000A28AB">
        <w:t xml:space="preserve">ext </w:t>
      </w:r>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6C3A10"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874ADD" w:rsidRDefault="007A7F01">
            <w:pPr>
              <w:jc w:val="right"/>
            </w:pPr>
            <w:r w:rsidRPr="00874ADD">
              <w:t>[3a]</w:t>
            </w:r>
          </w:p>
          <w:p w14:paraId="6509A934" w14:textId="77777777" w:rsidR="006D6E0A" w:rsidRPr="00874ADD" w:rsidRDefault="006D6E0A">
            <w:pPr>
              <w:jc w:val="right"/>
            </w:pPr>
          </w:p>
          <w:p w14:paraId="3EAD2335" w14:textId="77777777" w:rsidR="007A7F01" w:rsidRPr="00874ADD" w:rsidRDefault="007A7F01" w:rsidP="006D6E0A">
            <w:pPr>
              <w:jc w:val="right"/>
            </w:pPr>
            <w:r w:rsidRPr="00874ADD">
              <w:t>[3b]</w:t>
            </w:r>
          </w:p>
        </w:tc>
      </w:tr>
    </w:tbl>
    <w:p w14:paraId="69A40931" w14:textId="4A4BA61C" w:rsidR="007A7F01" w:rsidRPr="000A28AB" w:rsidRDefault="00833210" w:rsidP="00874ADD">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t>(</w:t>
      </w:r>
      <w:r w:rsidR="00B02278">
        <w:t>o</w:t>
      </w:r>
      <w:r w:rsidR="00651E9E">
        <w:t>btained</w:t>
      </w:r>
      <w:r w:rsidR="007A7F01" w:rsidRPr="000A28AB">
        <w:t xml:space="preserve"> from fitting the</w:t>
      </w:r>
      <w:r>
        <w:t xml:space="preserve"> growth model (eq. 2) to</w:t>
      </w:r>
      <w:r w:rsidR="007A7F01" w:rsidRPr="000A28AB">
        <w:t xml:space="preserve"> monoculture growth curve data</w:t>
      </w:r>
      <w:r>
        <w:t>), and</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r>
        <w:t xml:space="preserve"> Note that</w:t>
      </w:r>
      <w:r w:rsidR="00517B55">
        <w:t xml:space="preserve"> each strain </w:t>
      </w:r>
      <w:r w:rsidR="00BF635D">
        <w:t>can</w:t>
      </w:r>
      <w:r w:rsidR="00517B55">
        <w:t xml:space="preserve"> have a </w:t>
      </w:r>
      <w:r w:rsidR="00517B55">
        <w:lastRenderedPageBreak/>
        <w:t xml:space="preserve">different </w:t>
      </w:r>
      <w:r w:rsidR="007A7F01" w:rsidRPr="000A28AB">
        <w:t xml:space="preserve">limiting resource </w:t>
      </w:r>
      <w:r w:rsidR="00517B55">
        <w:t>and</w:t>
      </w:r>
      <w:r w:rsidR="006D6E0A" w:rsidRPr="000A28AB">
        <w:t xml:space="preserve"> </w:t>
      </w:r>
      <w:r w:rsidR="007A7F01" w:rsidRPr="000A28AB">
        <w:t xml:space="preserve">resource efficiency, </w:t>
      </w:r>
      <w:r w:rsidR="00517B55">
        <w:t>based on the</w:t>
      </w:r>
      <w:r w:rsidR="007A7F01"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7A7F01" w:rsidRPr="000A28AB">
        <w:t>.</w:t>
      </w:r>
    </w:p>
    <w:p w14:paraId="3F41E36E" w14:textId="3D7B9FE0" w:rsidR="008140DF" w:rsidRDefault="008140DF" w:rsidP="00874ADD">
      <w:pPr>
        <w:pStyle w:val="Heading3"/>
      </w:pPr>
      <w:r>
        <w:t>Model fitting</w:t>
      </w:r>
    </w:p>
    <w:p w14:paraId="1DEA941E" w14:textId="16D8E80B" w:rsidR="00517B9A" w:rsidRDefault="00833210" w:rsidP="00AD28BB">
      <w:r>
        <w:t>The competition model (e</w:t>
      </w:r>
      <w:r w:rsidR="007A7F01" w:rsidRPr="000A28AB">
        <w:t>q. 3</w:t>
      </w:r>
      <w:r>
        <w:t>)</w:t>
      </w:r>
      <w:r w:rsidR="007A7F01" w:rsidRPr="000A28AB">
        <w:t xml:space="preserve"> </w:t>
      </w:r>
      <w:r w:rsidR="008140DF">
        <w:t>wa</w:t>
      </w:r>
      <w:r w:rsidR="007A7F01" w:rsidRPr="000A28AB">
        <w:t xml:space="preserve">s fitted to </w:t>
      </w:r>
      <w:r w:rsidR="0022699F">
        <w:t xml:space="preserve">growth curve </w:t>
      </w:r>
      <w:r>
        <w:t xml:space="preserve">data from the </w:t>
      </w:r>
      <w:r w:rsidR="007A7F01" w:rsidRPr="000A28AB">
        <w:t xml:space="preserve">mixed culture, in which the combined OD of </w:t>
      </w:r>
      <w:r w:rsidR="0022699F">
        <w:t xml:space="preserve">both </w:t>
      </w:r>
      <w:r w:rsidR="007A7F01" w:rsidRPr="000A28AB">
        <w:t xml:space="preserve">strains </w:t>
      </w:r>
      <w:r w:rsidR="008140DF">
        <w:t>wa</w:t>
      </w:r>
      <w:r w:rsidR="007A7F01" w:rsidRPr="000A28AB">
        <w:t>s recorded over time</w:t>
      </w:r>
      <w:r w:rsidR="00D96F6C" w:rsidRPr="000A28AB">
        <w:t xml:space="preserve"> (</w:t>
      </w:r>
      <w:r w:rsidR="0022699F">
        <w:t xml:space="preserve">i.e. the total density, </w:t>
      </w:r>
      <w:r w:rsidR="00D96F6C" w:rsidRPr="000A28AB">
        <w:t>not the frequency</w:t>
      </w:r>
      <w:r w:rsidR="00001E91" w:rsidRPr="000A28AB">
        <w:t xml:space="preserve"> or density</w:t>
      </w:r>
      <w:r w:rsidR="00D96F6C" w:rsidRPr="000A28AB">
        <w:t xml:space="preserve"> of individual strain</w:t>
      </w:r>
      <w:r>
        <w:t>s</w:t>
      </w:r>
      <w:r w:rsidR="00D96F6C" w:rsidRPr="000A28AB">
        <w:t>)</w:t>
      </w:r>
      <w:r w:rsidR="007A7F01" w:rsidRPr="000A28AB">
        <w:t xml:space="preserve">. </w:t>
      </w:r>
      <w:r w:rsidR="007F21BA" w:rsidRPr="000A28AB">
        <w:t>Th</w:t>
      </w:r>
      <w:r w:rsidR="007F21BA">
        <w:t>e</w:t>
      </w:r>
      <w:r w:rsidR="007F21BA" w:rsidRPr="000A28AB">
        <w:t xml:space="preserve"> </w:t>
      </w:r>
      <w:r w:rsidR="007A7F01" w:rsidRPr="000A28AB">
        <w:t>fit</w:t>
      </w:r>
      <w:r w:rsidR="007F21BA">
        <w:t>ting</w:t>
      </w:r>
      <w:r w:rsidR="007A7F01" w:rsidRPr="000A28AB">
        <w:t xml:space="preserve"> </w:t>
      </w:r>
      <w:r w:rsidR="007F21BA">
        <w:t xml:space="preserve">provides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 </w:t>
      </w:r>
      <w:r w:rsidR="008140DF">
        <w:t>wa</w:t>
      </w:r>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r w:rsidR="007F21BA">
        <w:t xml:space="preserve">the sum of the integrals of the system in </w:t>
      </w:r>
      <w:r w:rsidR="007A7F01" w:rsidRPr="000A28AB">
        <w:t>eq. 3) and the</w:t>
      </w:r>
      <w:r w:rsidR="007F21BA">
        <w:t xml:space="preserve"> total</w:t>
      </w:r>
      <w:r w:rsidR="007A7F01" w:rsidRPr="000A28AB">
        <w:t xml:space="preserve"> OD from </w:t>
      </w:r>
      <w:r w:rsidR="007F21BA">
        <w:t xml:space="preserve">the </w:t>
      </w:r>
      <w:r w:rsidR="007A7F01" w:rsidRPr="000A28AB">
        <w:t>mixed culture</w:t>
      </w:r>
      <w:r w:rsidR="00001E91" w:rsidRPr="000A28AB">
        <w:t xml:space="preserve"> </w:t>
      </w:r>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r w:rsidR="00F4206B">
        <w:t xml:space="preserve"> </w:t>
      </w:r>
      <w:r w:rsidR="00517B9A" w:rsidRPr="00AD28BB">
        <w:rPr>
          <w:highlight w:val="yellow"/>
        </w:rPr>
        <w:t xml:space="preserve">Note that </w:t>
      </w:r>
      <w:r w:rsidR="0022699F" w:rsidRPr="00AD28BB">
        <w:rPr>
          <w:highlight w:val="yellow"/>
        </w:rPr>
        <w:t xml:space="preserve">the total density of the mixed culture </w:t>
      </w:r>
      <w:r w:rsidR="00517B9A" w:rsidRPr="00AD28BB">
        <w:rPr>
          <w:highlight w:val="yellow"/>
        </w:rPr>
        <w:t>is usually ignored</w:t>
      </w:r>
      <w:r w:rsidR="0022699F" w:rsidRPr="00AD28BB">
        <w:rPr>
          <w:highlight w:val="yellow"/>
        </w:rPr>
        <w:t>,</w:t>
      </w:r>
      <w:r w:rsidR="00517B9A" w:rsidRPr="00AD28BB">
        <w:rPr>
          <w:highlight w:val="yellow"/>
        </w:rPr>
        <w:t xml:space="preserve"> despite being easy to produce, </w:t>
      </w:r>
      <w:r w:rsidR="0022699F" w:rsidRPr="00AD28BB">
        <w:rPr>
          <w:highlight w:val="yellow"/>
        </w:rPr>
        <w:t>and p</w:t>
      </w:r>
      <w:r w:rsidR="0022699F" w:rsidRPr="00AD28BB">
        <w:rPr>
          <w:highlight w:val="yellow"/>
        </w:rPr>
        <w:t>art of the strength of our approach stems from using</w:t>
      </w:r>
      <w:r w:rsidR="0022699F" w:rsidRPr="00AD28BB">
        <w:rPr>
          <w:highlight w:val="yellow"/>
        </w:rPr>
        <w:t xml:space="preserve"> these data.</w:t>
      </w:r>
    </w:p>
    <w:p w14:paraId="6C449378" w14:textId="561C5DEA" w:rsidR="001F7E9F" w:rsidRDefault="005B7870" w:rsidP="00AD28BB">
      <w:pPr>
        <w:pStyle w:val="Heading2"/>
      </w:pPr>
      <w:r>
        <w:t xml:space="preserve">c. </w:t>
      </w:r>
      <w:r w:rsidR="001F7E9F">
        <w:t>Prediction</w:t>
      </w:r>
      <w:r>
        <w:t xml:space="preserve"> </w:t>
      </w:r>
      <w:r w:rsidR="00C02003">
        <w:t xml:space="preserve">and validation </w:t>
      </w:r>
      <w:r>
        <w:t xml:space="preserve">of relative </w:t>
      </w:r>
      <w:r w:rsidR="00C02003">
        <w:t>growth</w:t>
      </w:r>
    </w:p>
    <w:p w14:paraId="288B6E77" w14:textId="2D362208" w:rsidR="00C02003" w:rsidRDefault="00C02003" w:rsidP="00874ADD">
      <w:pPr>
        <w:pStyle w:val="Heading3"/>
      </w:pPr>
      <w:r>
        <w:t>Model p</w:t>
      </w:r>
      <w:r w:rsidRPr="000A28AB">
        <w:t xml:space="preserve">rediction </w:t>
      </w:r>
    </w:p>
    <w:p w14:paraId="77A01BCB" w14:textId="50A2A866" w:rsidR="00C02003" w:rsidRDefault="007F21BA">
      <w:r>
        <w:t>With estimates of all the competition model parameters,</w:t>
      </w:r>
      <w:r w:rsidR="00C02003">
        <w:t xml:space="preserve"> we solved</w:t>
      </w:r>
      <w:r>
        <w:t xml:space="preserve"> the </w:t>
      </w:r>
      <w:r w:rsidR="005B7870">
        <w:t xml:space="preserve">competition </w:t>
      </w:r>
      <w:r>
        <w:t>model</w:t>
      </w:r>
      <w:r w:rsidR="00C02003">
        <w:t xml:space="preserve"> (eq. 3) using</w:t>
      </w:r>
      <w:r w:rsidR="007A7F01" w:rsidRPr="000A28AB">
        <w:t xml:space="preserve"> numerical integration, </w:t>
      </w:r>
      <w:r w:rsidR="00C02003">
        <w:t xml:space="preserve">thus </w:t>
      </w:r>
      <w:r w:rsidR="007A7F01" w:rsidRPr="000A28AB">
        <w:t xml:space="preserve">providing a prediction for the </w:t>
      </w:r>
      <w:r w:rsidR="00C02003">
        <w:t xml:space="preserve">cell </w:t>
      </w:r>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t xml:space="preserve"> of the two strains growing in a mixed culture</w:t>
      </w:r>
      <w:r w:rsidR="007A7F01" w:rsidRPr="000A28AB">
        <w:t>. From the</w:t>
      </w:r>
      <w:r>
        <w:t>se</w:t>
      </w:r>
      <w:r w:rsidR="007A7F01" w:rsidRPr="000A28AB">
        <w:t xml:space="preserve"> predicted densities, the frequencies of each strain over time </w:t>
      </w:r>
      <w:r w:rsidR="00C02003">
        <w:t>were</w:t>
      </w:r>
      <w:r w:rsidR="007A7F01" w:rsidRPr="000A28AB">
        <w:t xml:space="preserve"> </w:t>
      </w:r>
      <w:r>
        <w:t>estimated</w:t>
      </w:r>
      <w:r w:rsidR="00C02003">
        <w:t>:</w:t>
      </w:r>
    </w:p>
    <w:p w14:paraId="369E2751" w14:textId="54572D29" w:rsidR="007A7F01" w:rsidRPr="000A28AB" w:rsidRDefault="006C3A10" w:rsidP="00874ADD">
      <w:pPr>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0B2343A0" w:rsidR="007A7F01" w:rsidRPr="000A28AB" w:rsidRDefault="00C02003" w:rsidP="00CB76DE">
      <w:pPr>
        <w:pStyle w:val="Heading3"/>
      </w:pPr>
      <w:r>
        <w:t>Experimental v</w:t>
      </w:r>
      <w:r w:rsidR="007A7F01" w:rsidRPr="000A28AB">
        <w:t>alidation</w:t>
      </w:r>
    </w:p>
    <w:p w14:paraId="0097AEA1" w14:textId="1A4AB0AF" w:rsidR="007A7F01" w:rsidRPr="000A28AB" w:rsidRDefault="00C02003" w:rsidP="00AD28BB">
      <w:r>
        <w:t xml:space="preserve">The green and </w:t>
      </w:r>
      <w:r w:rsidRPr="00AD28BB">
        <w:t>red</w:t>
      </w:r>
      <w:r w:rsidR="007D2BF5" w:rsidRPr="00AD28BB">
        <w:t xml:space="preserve"> markers and</w:t>
      </w:r>
      <w:r w:rsidRPr="00AD28BB">
        <w:t xml:space="preserve"> </w:t>
      </w:r>
      <w:commentRangeStart w:id="7"/>
      <w:r w:rsidRPr="00AD28BB">
        <w:t>error</w:t>
      </w:r>
      <w:commentRangeEnd w:id="7"/>
      <w:r w:rsidR="00FB2868" w:rsidRPr="00AD28BB">
        <w:rPr>
          <w:rStyle w:val="CommentReference"/>
        </w:rPr>
        <w:commentReference w:id="7"/>
      </w:r>
      <w:r>
        <w:t xml:space="preserve"> bars in </w:t>
      </w:r>
      <w:r w:rsidR="002A7156">
        <w:t xml:space="preserve">Figure 3D-F show the results of the </w:t>
      </w:r>
      <w:r w:rsidR="00CD2EF9">
        <w:t xml:space="preserve">competition </w:t>
      </w:r>
      <w:r w:rsidR="002A7156">
        <w:t>experiment, that is, the frequency of each strain</w:t>
      </w:r>
      <w:r>
        <w:t xml:space="preserve"> growing together in a mixed culture. These experimental </w:t>
      </w:r>
      <w:r w:rsidR="00EE3F11">
        <w:t xml:space="preserve">results are compared to </w:t>
      </w:r>
      <w:r w:rsidR="00F4206B">
        <w:t xml:space="preserve">our </w:t>
      </w:r>
      <w:r w:rsidR="002A7156">
        <w:t xml:space="preserve">model </w:t>
      </w:r>
      <w:r w:rsidR="00001E91" w:rsidRPr="000A28AB">
        <w:t>predictions</w:t>
      </w:r>
      <w:r w:rsidR="00EE3F11">
        <w:t xml:space="preserve"> in </w:t>
      </w:r>
      <w:r w:rsidR="00001E91" w:rsidRPr="000A28AB">
        <w:t xml:space="preserve">green and red </w:t>
      </w:r>
      <w:r w:rsidR="0046417D">
        <w:t>dashed</w:t>
      </w:r>
      <w:r w:rsidR="0046417D" w:rsidRPr="000A28AB">
        <w:t xml:space="preserve"> </w:t>
      </w:r>
      <w:r w:rsidR="00001E91" w:rsidRPr="000A28AB">
        <w:t>lines</w:t>
      </w:r>
      <w:r w:rsidR="00EE3F11">
        <w:t xml:space="preserve"> </w:t>
      </w:r>
      <w:r w:rsidR="007A7F01" w:rsidRPr="000A28AB">
        <w:t xml:space="preserve">and </w:t>
      </w:r>
      <w:r w:rsidR="00EE3F11">
        <w:t xml:space="preserve">to the </w:t>
      </w:r>
      <w:r w:rsidR="007A7F01" w:rsidRPr="000A28AB">
        <w:t>exponential model</w:t>
      </w:r>
      <w:r w:rsidR="00001E91" w:rsidRPr="000A28AB">
        <w:t xml:space="preserve"> prediction</w:t>
      </w:r>
      <w:r w:rsidR="002A7156">
        <w:t>s</w:t>
      </w:r>
      <w:r w:rsidR="007A7F01" w:rsidRPr="000A28AB">
        <w:t xml:space="preserve"> </w:t>
      </w:r>
      <w:r w:rsidR="00EE3F11">
        <w:t xml:space="preserve">in </w:t>
      </w:r>
      <w:r w:rsidR="007A7F01" w:rsidRPr="000A28AB">
        <w:t xml:space="preserve">black </w:t>
      </w:r>
      <w:r w:rsidR="00EE3F11">
        <w:t xml:space="preserve">dashed </w:t>
      </w:r>
      <w:r w:rsidR="007A7F01" w:rsidRPr="000A28AB">
        <w:t>lines</w:t>
      </w:r>
      <w:r w:rsidR="00EE3F11">
        <w:t xml:space="preserve"> (</w:t>
      </w:r>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w:t>
      </w:r>
      <w:r w:rsidR="00F4206B">
        <w:t xml:space="preserve">and Introduction </w:t>
      </w:r>
      <w:r w:rsidR="00001E91" w:rsidRPr="000A28AB">
        <w:t>for details</w:t>
      </w:r>
      <w:r w:rsidR="00EE3F11">
        <w:t xml:space="preserve"> on the exponential model</w:t>
      </w:r>
      <w:r w:rsidR="007A7F01" w:rsidRPr="000A28AB">
        <w:t xml:space="preserve">). </w:t>
      </w:r>
      <w:r w:rsidR="00EE3F11">
        <w:t xml:space="preserve">Our model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r w:rsidR="00EE3F11">
        <w:t xml:space="preserve">: the </w:t>
      </w:r>
      <w:r w:rsidR="002A7156">
        <w:t xml:space="preserve">colored dashed lines match the data </w:t>
      </w:r>
      <w:r w:rsidR="00EE3F11">
        <w:t xml:space="preserve">much </w:t>
      </w:r>
      <w:r w:rsidR="002A7156">
        <w:t>better than the black dashed lines</w:t>
      </w:r>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D9E684B" w14:textId="6CFB4AA7" w:rsidR="007A7F01" w:rsidRPr="000A28AB" w:rsidRDefault="00334F6F" w:rsidP="00874ADD">
      <w:pPr>
        <w:pStyle w:val="Caption"/>
        <w:jc w:val="center"/>
      </w:pPr>
      <w:bookmarkStart w:id="8" w:name="_Ref454205622"/>
      <w:bookmarkStart w:id="9"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8"/>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AD28BB">
        <w:rPr>
          <w:color w:val="auto"/>
        </w:rPr>
        <w:t>)</w:t>
      </w:r>
      <w:r w:rsidRPr="00AD28BB">
        <w:rPr>
          <w:b w:val="0"/>
          <w:bCs w:val="0"/>
          <w:color w:val="auto"/>
        </w:rPr>
        <w:t xml:space="preserve"> </w:t>
      </w:r>
      <w:r w:rsidR="004B3D8A" w:rsidRPr="00AD28BB">
        <w:rPr>
          <w:b w:val="0"/>
          <w:bCs w:val="0"/>
          <w:color w:val="auto"/>
        </w:rPr>
        <w:t>Blue t</w:t>
      </w:r>
      <w:r w:rsidR="002A7156" w:rsidRPr="00AD28BB">
        <w:rPr>
          <w:b w:val="0"/>
          <w:bCs w:val="0"/>
          <w:color w:val="auto"/>
        </w:rPr>
        <w:t xml:space="preserve">riangles show </w:t>
      </w:r>
      <w:r w:rsidR="004B3D8A" w:rsidRPr="00AD28BB">
        <w:rPr>
          <w:b w:val="0"/>
          <w:bCs w:val="0"/>
          <w:color w:val="auto"/>
        </w:rPr>
        <w:t xml:space="preserve">the average overall density in a mixed culture; error </w:t>
      </w:r>
      <w:r w:rsidR="003C1D42" w:rsidRPr="00AD28BB">
        <w:rPr>
          <w:b w:val="0"/>
          <w:bCs w:val="0"/>
          <w:color w:val="auto"/>
        </w:rPr>
        <w:t>bars show standard deviation</w:t>
      </w:r>
      <w:r w:rsidR="00CD2EF9" w:rsidRPr="00AD28BB">
        <w:rPr>
          <w:b w:val="0"/>
          <w:bCs w:val="0"/>
          <w:color w:val="auto"/>
        </w:rPr>
        <w:t xml:space="preserve"> from 30 replicates</w:t>
      </w:r>
      <w:r w:rsidR="003C1D42" w:rsidRPr="00AD28BB">
        <w:rPr>
          <w:b w:val="0"/>
          <w:bCs w:val="0"/>
          <w:color w:val="auto"/>
        </w:rPr>
        <w:t xml:space="preserve"> (</w:t>
      </w:r>
      <w:r w:rsidR="00581780" w:rsidRPr="00AD28BB">
        <w:rPr>
          <w:b w:val="0"/>
          <w:bCs w:val="0"/>
          <w:color w:val="auto"/>
        </w:rPr>
        <w:t>extremely small</w:t>
      </w:r>
      <w:r w:rsidR="003C1D42" w:rsidRPr="00AD28BB">
        <w:rPr>
          <w:b w:val="0"/>
          <w:bCs w:val="0"/>
          <w:color w:val="auto"/>
        </w:rPr>
        <w:t xml:space="preserve"> in B)</w:t>
      </w:r>
      <w:r w:rsidRPr="00AD28BB">
        <w:rPr>
          <w:b w:val="0"/>
          <w:bCs w:val="0"/>
          <w:color w:val="auto"/>
        </w:rPr>
        <w:t>;</w:t>
      </w:r>
      <w:r w:rsidR="004B3D8A" w:rsidRPr="00AD28BB">
        <w:rPr>
          <w:b w:val="0"/>
          <w:bCs w:val="0"/>
          <w:color w:val="auto"/>
        </w:rPr>
        <w:t xml:space="preserve"> solid blue lines show the best-fit competition model (eq. 3);</w:t>
      </w:r>
      <w:r w:rsidRPr="00AD28BB">
        <w:rPr>
          <w:b w:val="0"/>
          <w:bCs w:val="0"/>
          <w:color w:val="auto"/>
        </w:rPr>
        <w:t xml:space="preserve"> dashed black lines </w:t>
      </w:r>
      <w:r w:rsidR="004B3D8A" w:rsidRPr="00AD28BB">
        <w:rPr>
          <w:b w:val="0"/>
          <w:bCs w:val="0"/>
          <w:color w:val="auto"/>
        </w:rPr>
        <w:t xml:space="preserve">show </w:t>
      </w:r>
      <w:r w:rsidRPr="00AD28BB">
        <w:rPr>
          <w:b w:val="0"/>
          <w:bCs w:val="0"/>
          <w:color w:val="auto"/>
        </w:rPr>
        <w:t>the exponential model predic</w:t>
      </w:r>
      <w:r w:rsidRPr="000A28AB">
        <w:rPr>
          <w:b w:val="0"/>
          <w:bCs w:val="0"/>
          <w:color w:val="auto"/>
        </w:rPr>
        <w:t>tion (</w:t>
      </w:r>
      <w:r w:rsidR="004B3D8A">
        <w:rPr>
          <w:b w:val="0"/>
          <w:bCs w:val="0"/>
          <w:color w:val="auto"/>
        </w:rPr>
        <w:t xml:space="preserve">see </w:t>
      </w:r>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r w:rsidR="002A7156">
        <w:rPr>
          <w:b w:val="0"/>
          <w:bCs w:val="0"/>
          <w:color w:val="auto"/>
        </w:rPr>
        <w:t xml:space="preserve">experimental data </w:t>
      </w:r>
      <w:r w:rsidR="003C1D42" w:rsidRPr="000A28AB">
        <w:rPr>
          <w:b w:val="0"/>
          <w:bCs w:val="0"/>
          <w:color w:val="auto"/>
        </w:rPr>
        <w:t xml:space="preserve">(circles) and </w:t>
      </w:r>
      <w:r w:rsidR="002A7156">
        <w:rPr>
          <w:b w:val="0"/>
          <w:bCs w:val="0"/>
          <w:color w:val="auto"/>
        </w:rPr>
        <w:t xml:space="preserve">model </w:t>
      </w:r>
      <w:r w:rsidR="003C1D42" w:rsidRPr="000A28AB">
        <w:rPr>
          <w:b w:val="0"/>
          <w:bCs w:val="0"/>
          <w:color w:val="auto"/>
        </w:rPr>
        <w:t>predict</w:t>
      </w:r>
      <w:r w:rsidR="002A7156">
        <w:rPr>
          <w:b w:val="0"/>
          <w:bCs w:val="0"/>
          <w:color w:val="auto"/>
        </w:rPr>
        <w:t>ion</w:t>
      </w:r>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r w:rsidR="00863BB7">
        <w:rPr>
          <w:b w:val="0"/>
          <w:bCs w:val="0"/>
          <w:color w:val="auto"/>
        </w:rPr>
        <w:t xml:space="preserve">of </w:t>
      </w:r>
      <w:r w:rsidR="003C1D42" w:rsidRPr="000A28AB">
        <w:rPr>
          <w:b w:val="0"/>
          <w:bCs w:val="0"/>
          <w:color w:val="auto"/>
        </w:rPr>
        <w:t>strain</w:t>
      </w:r>
      <w:r w:rsidR="004B3D8A">
        <w:rPr>
          <w:b w:val="0"/>
          <w:bCs w:val="0"/>
          <w:color w:val="auto"/>
        </w:rPr>
        <w:t xml:space="preserve"> relative</w:t>
      </w:r>
      <w:r w:rsidR="003C1D42" w:rsidRPr="000A28AB">
        <w:rPr>
          <w:b w:val="0"/>
          <w:bCs w:val="0"/>
          <w:color w:val="auto"/>
        </w:rPr>
        <w:t xml:space="preserve"> </w:t>
      </w:r>
      <w:r w:rsidRPr="000A28AB">
        <w:rPr>
          <w:b w:val="0"/>
          <w:bCs w:val="0"/>
          <w:color w:val="auto"/>
        </w:rPr>
        <w:t xml:space="preserve">frequencies </w:t>
      </w:r>
      <w:r w:rsidR="003C1D42" w:rsidRPr="000A28AB">
        <w:rPr>
          <w:b w:val="0"/>
          <w:bCs w:val="0"/>
          <w:color w:val="auto"/>
        </w:rPr>
        <w:t>in a mixed culture</w:t>
      </w:r>
      <w:r w:rsidRPr="000A28AB">
        <w:rPr>
          <w:b w:val="0"/>
          <w:bCs w:val="0"/>
          <w:color w:val="auto"/>
        </w:rPr>
        <w:t xml:space="preserve">. </w:t>
      </w:r>
      <w:r w:rsidR="003C1D42" w:rsidRPr="000A28AB">
        <w:rPr>
          <w:b w:val="0"/>
          <w:bCs w:val="0"/>
          <w:color w:val="auto"/>
        </w:rPr>
        <w:t xml:space="preserve">Green and red dashed lines show </w:t>
      </w:r>
      <w:r w:rsidR="004B3D8A">
        <w:rPr>
          <w:b w:val="0"/>
          <w:bCs w:val="0"/>
          <w:color w:val="auto"/>
        </w:rPr>
        <w:t>our model</w:t>
      </w:r>
      <w:r w:rsidR="004B3D8A"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r w:rsidR="00863BB7">
        <w:rPr>
          <w:b w:val="0"/>
          <w:bCs w:val="0"/>
          <w:color w:val="auto"/>
        </w:rPr>
        <w:t>model</w:t>
      </w:r>
      <w:r w:rsidR="00305BBC" w:rsidRPr="000A28AB">
        <w:rPr>
          <w:b w:val="0"/>
          <w:bCs w:val="0"/>
          <w:color w:val="auto"/>
        </w:rPr>
        <w:t xml:space="preserve"> fit (solid blue line to blue triangles</w:t>
      </w:r>
      <w:r w:rsidR="00863BB7">
        <w:rPr>
          <w:b w:val="0"/>
          <w:bCs w:val="0"/>
          <w:color w:val="auto"/>
        </w:rPr>
        <w:t xml:space="preserve"> A-C</w:t>
      </w:r>
      <w:r w:rsidR="00305BBC" w:rsidRPr="000A28AB">
        <w:rPr>
          <w:b w:val="0"/>
          <w:bCs w:val="0"/>
          <w:color w:val="auto"/>
        </w:rPr>
        <w:t>)</w:t>
      </w:r>
      <w:r w:rsidR="00863BB7">
        <w:rPr>
          <w:b w:val="0"/>
          <w:bCs w:val="0"/>
          <w:color w:val="auto"/>
        </w:rPr>
        <w:t xml:space="preserve"> are</w:t>
      </w:r>
      <w:r w:rsidR="00305BBC" w:rsidRPr="000A28AB">
        <w:rPr>
          <w:b w:val="0"/>
          <w:bCs w:val="0"/>
          <w:color w:val="auto"/>
        </w:rPr>
        <w:t xml:space="preserve"> 0.011</w:t>
      </w:r>
      <w:r w:rsidR="00863BB7">
        <w:rPr>
          <w:b w:val="0"/>
          <w:bCs w:val="0"/>
          <w:color w:val="auto"/>
        </w:rPr>
        <w:t xml:space="preserve"> for A,</w:t>
      </w:r>
      <w:r w:rsidR="00305BBC" w:rsidRPr="000A28AB">
        <w:rPr>
          <w:b w:val="0"/>
          <w:bCs w:val="0"/>
          <w:color w:val="auto"/>
        </w:rPr>
        <w:t xml:space="preserve"> 0.01</w:t>
      </w:r>
      <w:r w:rsidR="00863BB7">
        <w:rPr>
          <w:b w:val="0"/>
          <w:bCs w:val="0"/>
          <w:color w:val="auto"/>
        </w:rPr>
        <w:t xml:space="preserve"> for B, and</w:t>
      </w:r>
      <w:r w:rsidR="00305BBC" w:rsidRPr="000A28AB">
        <w:rPr>
          <w:b w:val="0"/>
          <w:bCs w:val="0"/>
          <w:color w:val="auto"/>
        </w:rPr>
        <w:t xml:space="preserve"> 0.008</w:t>
      </w:r>
      <w:r w:rsidR="00863BB7">
        <w:rPr>
          <w:b w:val="0"/>
          <w:bCs w:val="0"/>
          <w:color w:val="auto"/>
        </w:rPr>
        <w:t xml:space="preserve"> for C</w:t>
      </w:r>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r w:rsidR="00863BB7">
        <w:rPr>
          <w:b w:val="0"/>
          <w:bCs w:val="0"/>
          <w:color w:val="auto"/>
        </w:rPr>
        <w:t xml:space="preserve"> are</w:t>
      </w:r>
      <w:r w:rsidR="00305BBC" w:rsidRPr="000A28AB">
        <w:rPr>
          <w:b w:val="0"/>
          <w:bCs w:val="0"/>
          <w:color w:val="auto"/>
        </w:rPr>
        <w:t xml:space="preserve">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r w:rsidR="00863BB7">
        <w:rPr>
          <w:b w:val="0"/>
          <w:bCs w:val="0"/>
          <w:color w:val="auto"/>
        </w:rPr>
        <w:t xml:space="preserve"> for D</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863BB7">
        <w:rPr>
          <w:b w:val="0"/>
          <w:bCs w:val="0"/>
          <w:color w:val="auto"/>
        </w:rPr>
        <w:t xml:space="preserve"> for E</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r w:rsidR="00863BB7">
        <w:rPr>
          <w:b w:val="0"/>
          <w:bCs w:val="0"/>
          <w:color w:val="auto"/>
        </w:rPr>
        <w:t xml:space="preserve"> for F</w:t>
      </w:r>
      <w:r w:rsidR="00305BBC" w:rsidRPr="000A28AB">
        <w:rPr>
          <w:b w:val="0"/>
          <w:bCs w:val="0"/>
          <w:color w:val="auto"/>
        </w:rPr>
        <w:t xml:space="preserve">. Inferred </w:t>
      </w:r>
      <w:r w:rsidR="00863BB7">
        <w:rPr>
          <w:b w:val="0"/>
          <w:bCs w:val="0"/>
          <w:color w:val="auto"/>
        </w:rPr>
        <w:t>time-averaged</w:t>
      </w:r>
      <w:r w:rsidR="00863BB7" w:rsidRPr="000A28AB">
        <w:rPr>
          <w:b w:val="0"/>
          <w:bCs w:val="0"/>
          <w:color w:val="auto"/>
        </w:rPr>
        <w:t xml:space="preserve"> </w:t>
      </w:r>
      <w:r w:rsidR="00305BBC" w:rsidRPr="000A28AB">
        <w:rPr>
          <w:b w:val="0"/>
          <w:bCs w:val="0"/>
          <w:color w:val="auto"/>
        </w:rPr>
        <w:t>selection coefficients</w:t>
      </w:r>
      <w:r w:rsidR="00863BB7">
        <w:rPr>
          <w:b w:val="0"/>
          <w:bCs w:val="0"/>
          <w:color w:val="auto"/>
        </w:rPr>
        <w:t xml:space="preserve"> are</w:t>
      </w:r>
      <w:r w:rsidR="00863BB7" w:rsidRPr="000A28AB">
        <w:rPr>
          <w:b w:val="0"/>
          <w:bCs w:val="0"/>
          <w:color w:val="auto"/>
        </w:rPr>
        <w:t xml:space="preserve"> </w:t>
      </w:r>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bookmarkEnd w:id="9"/>
    </w:p>
    <w:p w14:paraId="44CF3B36" w14:textId="77777777" w:rsidR="005F34D1" w:rsidRDefault="005F34D1" w:rsidP="00874ADD"/>
    <w:p w14:paraId="7113F9E8" w14:textId="77777777" w:rsidR="007A7F01" w:rsidRPr="000A28AB" w:rsidRDefault="007A7F01">
      <w:pPr>
        <w:pStyle w:val="Heading1"/>
      </w:pPr>
      <w:r w:rsidRPr="000A28AB">
        <w:t>Discussion</w:t>
      </w:r>
    </w:p>
    <w:p w14:paraId="3123C0B3" w14:textId="2CD1E2B9" w:rsidR="00414445" w:rsidRDefault="007A7F01" w:rsidP="00AD28BB">
      <w:r w:rsidRPr="000A28AB">
        <w:t>We developed</w:t>
      </w:r>
      <w:r w:rsidR="00CD2EF9">
        <w:t xml:space="preserve"> </w:t>
      </w:r>
      <w:r w:rsidRPr="000A28AB">
        <w:t xml:space="preserve">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w:t>
      </w:r>
      <w:r w:rsidR="00F4206B">
        <w:t>approach</w:t>
      </w:r>
      <w:r w:rsidR="00F4206B" w:rsidRPr="000A28AB">
        <w:t xml:space="preserve"> </w:t>
      </w:r>
      <w:r w:rsidRPr="000A28AB">
        <w:t>commonly used in the literature.</w:t>
      </w:r>
      <w:r w:rsidR="00CD2EF9">
        <w:t xml:space="preserve"> </w:t>
      </w:r>
    </w:p>
    <w:p w14:paraId="75B9932A" w14:textId="0FFE2570" w:rsidR="00833635" w:rsidRDefault="004B3D8A" w:rsidP="00AD28BB">
      <w:r>
        <w:t xml:space="preserve">Our approach </w:t>
      </w:r>
      <w:r w:rsidR="00CD2EF9">
        <w:t>only assumes that the assayed strains grow in accordance with the growth and competition models: namely, that growth depends on resource availability</w:t>
      </w:r>
      <w:r w:rsidR="002D0E2B">
        <w:t>. T</w:t>
      </w:r>
      <w:r w:rsidR="00CD2EF9">
        <w:t>herefore, this approach can be applied</w:t>
      </w:r>
      <w:r w:rsidR="00F4206B">
        <w:t xml:space="preserve"> </w:t>
      </w:r>
      <w:r w:rsidR="00510F80">
        <w:t xml:space="preserve">to </w:t>
      </w:r>
      <w:r w:rsidR="00CD2EF9">
        <w:t>data from a variety of organisms, experiments, and conditions.</w:t>
      </w:r>
      <w:r w:rsidR="00B47D12">
        <w:t xml:space="preserve"> </w:t>
      </w:r>
      <w:r w:rsidR="007A7F01"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007A7F01" w:rsidRPr="000A28AB">
        <w:fldChar w:fldCharType="begin" w:fldLock="1"/>
      </w:r>
      <w:r w:rsidR="00F2114D">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3,8,2,14&lt;/sup&gt;", "plainTextFormattedCitation" : "3,8,2,14", "previouslyFormattedCitation" : "&lt;sup&gt;3,8,2,14&lt;/sup&gt;" }, "properties" : { "noteIndex" : 0 }, "schema" : "https://github.com/citation-style-language/schema/raw/master/csl-citation.json" }</w:instrText>
      </w:r>
      <w:r w:rsidR="007A7F01" w:rsidRPr="000A28AB">
        <w:fldChar w:fldCharType="separate"/>
      </w:r>
      <w:r w:rsidR="009C1814" w:rsidRPr="009C1814">
        <w:rPr>
          <w:noProof/>
          <w:vertAlign w:val="superscript"/>
        </w:rPr>
        <w:t>3,8,2,14</w:t>
      </w:r>
      <w:r w:rsidR="007A7F01" w:rsidRPr="000A28AB">
        <w:fldChar w:fldCharType="end"/>
      </w:r>
      <w:r w:rsidR="007A7F01" w:rsidRPr="000A28AB">
        <w:t>.</w:t>
      </w:r>
      <w:r w:rsidR="00525B18" w:rsidRPr="000A28AB">
        <w:t xml:space="preserve"> </w:t>
      </w:r>
      <w:r w:rsidR="007A7F01" w:rsidRPr="000A28AB">
        <w:t xml:space="preserve">Current </w:t>
      </w:r>
      <w:r w:rsidR="00B96C01">
        <w:t>approaches to</w:t>
      </w:r>
      <w:r w:rsidR="00B96C01" w:rsidRPr="000A28AB">
        <w:t xml:space="preserve"> </w:t>
      </w:r>
      <w:r w:rsidR="007A7F01" w:rsidRPr="000A28AB">
        <w:t>estimati</w:t>
      </w:r>
      <w:r w:rsidR="00B96C01">
        <w:t xml:space="preserve">ng </w:t>
      </w:r>
      <w:r w:rsidR="007A7F01" w:rsidRPr="000A28AB">
        <w:t>fitness from growth curves</w:t>
      </w:r>
      <w:r w:rsidR="005E3BFE" w:rsidRPr="000A28AB">
        <w:t xml:space="preserve"> mostly</w:t>
      </w:r>
      <w:r w:rsidR="007A7F01" w:rsidRPr="000A28AB">
        <w:t xml:space="preserve"> use the growth rate </w:t>
      </w:r>
      <w:r w:rsidR="005E3BFE" w:rsidRPr="000A28AB">
        <w:t xml:space="preserve">or the maximum population density </w:t>
      </w:r>
      <w:r w:rsidR="007A7F01" w:rsidRPr="000A28AB">
        <w:t xml:space="preserve">as a proxy </w:t>
      </w:r>
      <w:r w:rsidR="00B96C01">
        <w:t>for</w:t>
      </w:r>
      <w:r w:rsidR="00B96C01" w:rsidRPr="000A28AB">
        <w:t xml:space="preserve"> </w:t>
      </w:r>
      <w:r w:rsidR="007A7F01" w:rsidRPr="000A28AB">
        <w:t xml:space="preserve">fitness. </w:t>
      </w:r>
      <w:r w:rsidR="005E3BFE" w:rsidRPr="000A28AB">
        <w:t>However, t</w:t>
      </w:r>
      <w:r w:rsidR="007A7F01" w:rsidRPr="000A28AB">
        <w:t xml:space="preserve">he growth rate and other proxies </w:t>
      </w:r>
      <w:r w:rsidR="004A703D">
        <w:t xml:space="preserve">for </w:t>
      </w:r>
      <w:r w:rsidR="007A7F01" w:rsidRPr="000A28AB">
        <w:t>fitness</w:t>
      </w:r>
      <w:r w:rsidR="005E3BFE" w:rsidRPr="000A28AB">
        <w:t xml:space="preserve"> based on a single growth parameter </w:t>
      </w:r>
      <w:r w:rsidR="007A7F01" w:rsidRPr="000A28AB">
        <w:t xml:space="preserve">cannot capture the full scope of effects </w:t>
      </w:r>
      <w:r w:rsidR="004A703D">
        <w:t xml:space="preserve">that </w:t>
      </w:r>
      <w:r w:rsidR="007A7F01" w:rsidRPr="000A28AB">
        <w:t>contribut</w:t>
      </w:r>
      <w:r w:rsidR="004A703D">
        <w:t xml:space="preserve">e </w:t>
      </w:r>
      <w:r w:rsidR="007A7F01" w:rsidRPr="000A28AB">
        <w:t xml:space="preserve">to differences in </w:t>
      </w:r>
      <w:r w:rsidR="004A703D">
        <w:lastRenderedPageBreak/>
        <w:t xml:space="preserve">overall </w:t>
      </w:r>
      <w:r w:rsidR="007A7F01" w:rsidRPr="000A28AB">
        <w:t>fitness</w:t>
      </w:r>
      <w:r w:rsidR="00624088" w:rsidRPr="000A28AB">
        <w:fldChar w:fldCharType="begin" w:fldLock="1"/>
      </w:r>
      <w:r w:rsidR="009C1814">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9C1814" w:rsidRPr="009C1814">
        <w:rPr>
          <w:noProof/>
          <w:vertAlign w:val="superscript"/>
        </w:rPr>
        <w:t>15</w:t>
      </w:r>
      <w:r w:rsidR="00624088" w:rsidRPr="000A28AB">
        <w:fldChar w:fldCharType="end"/>
      </w:r>
      <w:r w:rsidR="00205988" w:rsidRPr="000A28AB">
        <w:t>.</w:t>
      </w:r>
      <w:r w:rsidR="00414445">
        <w:t xml:space="preserve"> </w:t>
      </w:r>
      <w:r w:rsidR="007A7F01" w:rsidRPr="000A28AB">
        <w:t xml:space="preserve">In contrast, </w:t>
      </w:r>
      <w:r>
        <w:t>our new approach</w:t>
      </w:r>
      <w:r w:rsidRPr="000A28AB">
        <w:t xml:space="preserve"> </w:t>
      </w:r>
      <w:r w:rsidR="007A7F01" w:rsidRPr="000A28AB">
        <w:t>integrates several growth phases</w:t>
      </w:r>
      <w:r w:rsidR="00205988" w:rsidRPr="000A28AB">
        <w:t xml:space="preserve">, allowing a more </w:t>
      </w:r>
      <w:r w:rsidR="000B2269">
        <w:t>accurate</w:t>
      </w:r>
      <w:r w:rsidR="000B2269" w:rsidRPr="000A28AB">
        <w:t xml:space="preserve"> </w:t>
      </w:r>
      <w:r w:rsidR="00F4206B">
        <w:t>estimation of relative growth and fitness</w:t>
      </w:r>
      <w:r w:rsidR="000B2269">
        <w:t xml:space="preserve"> </w:t>
      </w:r>
      <w:r w:rsidR="00205988" w:rsidRPr="000A28AB">
        <w:t>from growth curve data</w:t>
      </w:r>
      <w:r w:rsidR="00F4206B">
        <w:t>,</w:t>
      </w:r>
      <w:r w:rsidR="002D0E2B">
        <w:t xml:space="preserve"> and</w:t>
      </w:r>
      <w:r w:rsidR="007A7F01" w:rsidRPr="000A28AB">
        <w:t xml:space="preserve"> </w:t>
      </w:r>
      <w:r w:rsidR="002D0E2B" w:rsidRPr="000A28AB">
        <w:t>provid</w:t>
      </w:r>
      <w:r w:rsidR="002D0E2B">
        <w:t>ing</w:t>
      </w:r>
      <w:r w:rsidR="002D0E2B" w:rsidRPr="000A28AB">
        <w:t xml:space="preserve"> </w:t>
      </w:r>
      <w:r w:rsidR="007A7F01" w:rsidRPr="000A28AB">
        <w:t xml:space="preserve">information on the specific growth traits that contribute to differences in fitness. </w:t>
      </w:r>
    </w:p>
    <w:p w14:paraId="666C5538" w14:textId="1ACF804A" w:rsidR="00096E8A" w:rsidRPr="000A28AB" w:rsidRDefault="00833635" w:rsidP="009C1814">
      <w:r w:rsidRPr="000A28AB">
        <w:t>We have released</w:t>
      </w:r>
      <w:r w:rsidR="004B3D8A">
        <w:t xml:space="preserve"> </w:t>
      </w:r>
      <w:r w:rsidR="004B3D8A">
        <w:rPr>
          <w:i/>
          <w:iCs/>
        </w:rPr>
        <w:t>Curveball</w:t>
      </w:r>
      <w:r w:rsidR="004B3D8A">
        <w:t>,</w:t>
      </w:r>
      <w:r w:rsidRPr="000A28AB">
        <w:t xml:space="preserve"> an open-source software package which implements </w:t>
      </w:r>
      <w:r w:rsidR="004B3D8A">
        <w:t xml:space="preserve">our new approach </w:t>
      </w:r>
      <w:r w:rsidRPr="000A28AB">
        <w:t>(</w:t>
      </w:r>
      <w:hyperlink r:id="rId14" w:history="1">
        <w:r w:rsidRPr="000A28AB">
          <w:rPr>
            <w:rStyle w:val="Hyperlink"/>
          </w:rPr>
          <w:t>http://curveball.yoavram.com</w:t>
        </w:r>
      </w:hyperlink>
      <w:r w:rsidRPr="000A28AB">
        <w:t xml:space="preserve">). </w:t>
      </w:r>
      <w:r>
        <w:t xml:space="preserve">This software </w:t>
      </w:r>
      <w:r w:rsidRPr="000A28AB">
        <w:t>is written in Python</w:t>
      </w:r>
      <w:r w:rsidRPr="000A28AB">
        <w:fldChar w:fldCharType="begin" w:fldLock="1"/>
      </w:r>
      <w:r w:rsidR="009C1814">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C1814" w:rsidRPr="009C1814">
        <w:rPr>
          <w:noProof/>
          <w:vertAlign w:val="superscript"/>
        </w:rPr>
        <w:t>16</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p>
    <w:p w14:paraId="24785C74" w14:textId="77777777" w:rsidR="007A7F01" w:rsidRPr="000A28AB" w:rsidRDefault="007A7F01">
      <w:pPr>
        <w:pStyle w:val="Heading2"/>
      </w:pPr>
      <w:r w:rsidRPr="000A28AB">
        <w:t>Conclusions</w:t>
      </w:r>
    </w:p>
    <w:p w14:paraId="0ED019BF" w14:textId="1EA73421" w:rsidR="007942A2" w:rsidRPr="000A28AB" w:rsidRDefault="007A7F01" w:rsidP="00AD28BB">
      <w:r w:rsidRPr="000A28AB">
        <w:t xml:space="preserve">We developed and tested a new </w:t>
      </w:r>
      <w:r w:rsidR="00740A2F">
        <w:t>approach</w:t>
      </w:r>
      <w:r w:rsidR="00740A2F" w:rsidRPr="000A28AB">
        <w:t xml:space="preserve"> </w:t>
      </w:r>
      <w:r w:rsidRPr="000A28AB">
        <w:t>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w:t>
      </w:r>
      <w:r w:rsidR="004A703D">
        <w:t>Th</w:t>
      </w:r>
      <w:r w:rsidR="00740A2F">
        <w:t xml:space="preserve">is approach can </w:t>
      </w:r>
      <w:r w:rsidRPr="000A28AB">
        <w:t>improves fitness estimation from growth curve</w:t>
      </w:r>
      <w:r w:rsidR="000D44AC">
        <w:t xml:space="preserve"> data</w:t>
      </w:r>
      <w:r w:rsidRPr="000A28AB">
        <w:t xml:space="preserve">, has a clear biological interpretation, and can be used to predict and interpret growth in a mixed culture and </w:t>
      </w:r>
      <w:r w:rsidR="008E3515">
        <w:t xml:space="preserve">results of </w:t>
      </w:r>
      <w:r w:rsidRPr="000A28AB">
        <w:t>competition experiments.</w:t>
      </w:r>
      <w:bookmarkStart w:id="10" w:name="_Ref439853427"/>
    </w:p>
    <w:p w14:paraId="607869F5" w14:textId="77777777" w:rsidR="007A7F01" w:rsidRPr="000A28AB" w:rsidRDefault="007A7F01">
      <w:pPr>
        <w:pStyle w:val="Heading1"/>
      </w:pPr>
      <w:bookmarkStart w:id="11" w:name="_Ref455590789"/>
      <w:r w:rsidRPr="000A28AB">
        <w:t>Materials and Methods</w:t>
      </w:r>
      <w:bookmarkEnd w:id="10"/>
      <w:bookmarkEnd w:id="11"/>
    </w:p>
    <w:p w14:paraId="71B89F52" w14:textId="71EFC8D5" w:rsidR="00C0791B" w:rsidRDefault="007A7F01" w:rsidP="00DF6B35">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9C1814">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7&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0671361E" w:rsidR="007A7F01" w:rsidRPr="000A28AB" w:rsidRDefault="00C0791B" w:rsidP="00DF6B35">
      <w:r w:rsidRPr="00874ADD">
        <w:rPr>
          <w:b/>
          <w:bCs/>
        </w:rPr>
        <w:t>Media.</w:t>
      </w:r>
      <w:r>
        <w:t xml:space="preserve"> </w:t>
      </w:r>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4035C5A9"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630021E5" w:rsidR="007A7F01" w:rsidRPr="000A28AB" w:rsidRDefault="007A7F01" w:rsidP="009C1814">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C0791B">
        <w:t xml:space="preserve">. </w:t>
      </w:r>
      <w:r w:rsidRPr="000A28AB">
        <w:t xml:space="preserve">GFP </w:t>
      </w:r>
      <w:r w:rsidR="00C0791B">
        <w:t xml:space="preserve">was </w:t>
      </w:r>
      <w:r w:rsidRPr="000A28AB">
        <w:t xml:space="preserve">detected </w:t>
      </w:r>
      <w:r w:rsidR="00865D57">
        <w:t>using</w:t>
      </w:r>
      <w:r w:rsidR="00865D57" w:rsidRPr="000A28AB">
        <w:t xml:space="preserve"> </w:t>
      </w:r>
      <w:r w:rsidR="00C0791B">
        <w:t>a</w:t>
      </w:r>
      <w:r w:rsidR="00C0791B" w:rsidRPr="000A28AB">
        <w:t xml:space="preserve"> </w:t>
      </w:r>
      <w:r w:rsidRPr="000A28AB">
        <w:t>488nm/520(50)nm FITC laser</w:t>
      </w:r>
      <w:r w:rsidR="00C0791B">
        <w:t xml:space="preserve">. </w:t>
      </w:r>
      <w:r w:rsidRPr="000A28AB">
        <w:t xml:space="preserve">RFP </w:t>
      </w:r>
      <w:r w:rsidR="00C0791B">
        <w:t xml:space="preserve">was </w:t>
      </w:r>
      <w:r w:rsidRPr="000A28AB">
        <w:t xml:space="preserve">detected with </w:t>
      </w:r>
      <w:r w:rsidR="00C0791B">
        <w:t>a</w:t>
      </w:r>
      <w:r w:rsidR="00C0791B" w:rsidRPr="000A28AB">
        <w:t xml:space="preserve"> </w:t>
      </w:r>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Pr="000A28AB">
        <w:fldChar w:fldCharType="separate"/>
      </w:r>
      <w:r w:rsidR="009C1814" w:rsidRPr="009C1814">
        <w:rPr>
          <w:noProof/>
          <w:vertAlign w:val="superscript"/>
        </w:rPr>
        <w:t>2</w:t>
      </w:r>
      <w:r w:rsidRPr="000A28AB">
        <w:fldChar w:fldCharType="end"/>
      </w:r>
      <w:r w:rsidRPr="000A28AB">
        <w:t>.</w:t>
      </w:r>
    </w:p>
    <w:p w14:paraId="28754787" w14:textId="4B1AE767" w:rsidR="007A7F01" w:rsidRPr="000A28AB" w:rsidRDefault="007A7F01" w:rsidP="009C1814">
      <w:r w:rsidRPr="000A28AB">
        <w:rPr>
          <w:b/>
          <w:bCs/>
        </w:rPr>
        <w:t xml:space="preserve">Data analysis. </w:t>
      </w:r>
      <w:r w:rsidR="00C0791B" w:rsidRPr="000A28AB">
        <w:t>Fluorescent cell sorter output data was analyzed using R</w:t>
      </w:r>
      <w:r w:rsidR="00C0791B" w:rsidRPr="000A28AB">
        <w:fldChar w:fldCharType="begin" w:fldLock="1"/>
      </w:r>
      <w:r w:rsidR="009C1814">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9C1814">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9&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r w:rsidR="00C0791B">
        <w:t xml:space="preserve">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9C1814">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C1814" w:rsidRPr="009C1814">
        <w:rPr>
          <w:noProof/>
          <w:vertAlign w:val="superscript"/>
        </w:rPr>
        <w:t>16</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9C181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9C1814">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9C1814">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9C1814">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9C1814">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4&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9C1814">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9C1814">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9C1814">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7&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5F077C83" w:rsidR="003616D0" w:rsidRPr="000A28AB" w:rsidRDefault="00C7159E" w:rsidP="00AD28BB">
      <w:r>
        <w:rPr>
          <w:b/>
          <w:bCs/>
        </w:rPr>
        <w:t>Fitting growth m</w:t>
      </w:r>
      <w:r w:rsidRPr="000A28AB">
        <w:rPr>
          <w:b/>
          <w:bCs/>
        </w:rPr>
        <w:t>odel</w:t>
      </w:r>
      <w:r>
        <w:rPr>
          <w:b/>
          <w:bCs/>
        </w:rPr>
        <w:t>s</w:t>
      </w:r>
      <w:r w:rsidR="003616D0" w:rsidRPr="000A28AB">
        <w:rPr>
          <w:b/>
          <w:bCs/>
        </w:rPr>
        <w:t>.</w:t>
      </w:r>
      <w:r w:rsidR="003616D0" w:rsidRPr="000A28AB">
        <w:t xml:space="preserve"> To fit models to data we use</w:t>
      </w:r>
      <w:r w:rsidR="00C0791B">
        <w:t>d</w:t>
      </w:r>
      <w:r w:rsidR="003616D0" w:rsidRPr="000A28AB">
        <w:t xml:space="preserve"> the </w:t>
      </w:r>
      <w:r w:rsidR="003616D0" w:rsidRPr="00874ADD">
        <w:t>least</w:t>
      </w:r>
      <w:r w:rsidR="00C0791B" w:rsidRPr="00874ADD">
        <w:t>-</w:t>
      </w:r>
      <w:r w:rsidR="003616D0" w:rsidRPr="00874ADD">
        <w:t>sq</w:t>
      </w:r>
      <w:r w:rsidR="00C0791B" w:rsidRPr="00874ADD">
        <w:t>uares</w:t>
      </w:r>
      <w:r w:rsidR="003616D0" w:rsidRPr="000A28AB">
        <w:t xml:space="preserve"> non-linear curve fitting procedure</w:t>
      </w:r>
      <w:r w:rsidR="003616D0" w:rsidRPr="000A28AB">
        <w:fldChar w:fldCharType="begin" w:fldLock="1"/>
      </w:r>
      <w:r w:rsidR="009C1814">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1,25&lt;/sup&gt;" }, "properties" : { "noteIndex" : 0 }, "schema" : "https://github.com/citation-style-language/schema/raw/master/csl-citation.json" }</w:instrText>
      </w:r>
      <w:r w:rsidR="003616D0" w:rsidRPr="000A28AB">
        <w:fldChar w:fldCharType="separate"/>
      </w:r>
      <w:r w:rsidR="00DF6B35" w:rsidRPr="00DF6B35">
        <w:rPr>
          <w:noProof/>
          <w:vertAlign w:val="superscript"/>
        </w:rPr>
        <w:t>21,25</w:t>
      </w:r>
      <w:r w:rsidR="003616D0" w:rsidRPr="000A28AB">
        <w:fldChar w:fldCharType="end"/>
      </w:r>
      <w:r w:rsidR="003616D0" w:rsidRPr="000A28AB">
        <w:t xml:space="preserve">. We then calculate the Bayesian Information Criteria (BIC) of several </w:t>
      </w:r>
      <w:r w:rsidR="007942A2" w:rsidRPr="000A28AB">
        <w:t>nested models</w:t>
      </w:r>
      <w:r w:rsidR="003616D0" w:rsidRPr="000A28AB">
        <w:t xml:space="preserve">, defined by fixing some of the parameters (see </w:t>
      </w:r>
      <w:r w:rsidR="00756174" w:rsidRPr="000A28AB">
        <w:t xml:space="preserve">Supporting </w:t>
      </w:r>
      <w:r w:rsidR="00C0791B">
        <w:t>T</w:t>
      </w:r>
      <w:r w:rsidR="00C0791B" w:rsidRPr="000A28AB">
        <w:t xml:space="preserve">ext </w:t>
      </w:r>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003616D0"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2222BC3C" w:rsidR="003616D0" w:rsidRDefault="003616D0" w:rsidP="00DF6B35">
      <w:r w:rsidRPr="000A28AB">
        <w:lastRenderedPageBreak/>
        <w:t xml:space="preserve">where </w:t>
      </w:r>
      <m:oMath>
        <m:r>
          <w:rPr>
            <w:rFonts w:ascii="Cambria Math" w:hAnsi="Cambria Math"/>
          </w:rPr>
          <m:t>k</m:t>
        </m:r>
      </m:oMath>
      <w:r w:rsidRPr="000A28AB">
        <w:t xml:space="preserve"> is the number </w:t>
      </w:r>
      <w:r w:rsidR="00DF6D3B">
        <w:t xml:space="preserve">of </w:t>
      </w:r>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9C181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8,29&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r w:rsidR="00E2013F">
        <w:t xml:space="preserve"> Other metrics for model selection can be used with </w:t>
      </w:r>
      <w:r w:rsidR="00E2013F">
        <w:rPr>
          <w:i/>
          <w:iCs/>
        </w:rPr>
        <w:t>Curveball</w:t>
      </w:r>
      <w:r w:rsidR="00E2013F">
        <w:t xml:space="preserve">, but BIC was chosen for its simplicity and flexibility. </w:t>
      </w:r>
    </w:p>
    <w:p w14:paraId="51B3EBBD" w14:textId="56E16C3E" w:rsidR="00C7159E" w:rsidRDefault="00C7159E" w:rsidP="00AD28BB">
      <w:r>
        <w:rPr>
          <w:b/>
          <w:bCs/>
        </w:rPr>
        <w:t>Fitting e</w:t>
      </w:r>
      <w:r w:rsidRPr="00AD28BB">
        <w:rPr>
          <w:b/>
          <w:bCs/>
        </w:rPr>
        <w:t>xponential model</w:t>
      </w:r>
      <w:r>
        <w:rPr>
          <w:b/>
          <w:bCs/>
        </w:rPr>
        <w:t>s</w:t>
      </w:r>
      <w:r w:rsidRPr="00AD28BB">
        <w:rPr>
          <w:b/>
          <w:bCs/>
        </w:rPr>
        <w:t xml:space="preserve">. </w:t>
      </w:r>
      <w:r>
        <w:t xml:space="preserve">The following represents a common approach for </w:t>
      </w:r>
      <w:r w:rsidRPr="00176F91">
        <w:t>estimat</w:t>
      </w:r>
      <w:r>
        <w:t>ing growth rates</w:t>
      </w:r>
      <w:r w:rsidR="0040287F">
        <w:t xml:space="preserve"> from growth curve data</w:t>
      </w:r>
      <w:r>
        <w:t>,</w:t>
      </w:r>
      <w:r w:rsidR="0040287F">
        <w:t xml:space="preserve"> and was</w:t>
      </w:r>
      <w:r>
        <w:t xml:space="preserve"> used as a benchmark for our </w:t>
      </w:r>
      <w:r w:rsidR="0040287F">
        <w:t xml:space="preserve">new </w:t>
      </w:r>
      <w:r>
        <w:t xml:space="preserve">approach (see </w:t>
      </w:r>
      <w:r w:rsidRPr="000A28AB">
        <w:rPr>
          <w:noProof/>
        </w:rPr>
        <w:fldChar w:fldCharType="begin" w:fldLock="1"/>
      </w:r>
      <w:r w:rsidRPr="000A28AB">
        <w:rPr>
          <w:noProof/>
        </w:rPr>
        <w:instrText xml:space="preserve"> REF _Ref453682586 \h </w:instrText>
      </w:r>
      <w:r>
        <w:rPr>
          <w:noProof/>
        </w:rPr>
        <w:instrText xml:space="preserve"> \* MERGEFORMAT </w:instrText>
      </w:r>
      <w:r w:rsidRPr="000A28AB">
        <w:rPr>
          <w:noProof/>
        </w:rPr>
      </w:r>
      <w:r w:rsidRPr="000A28AB">
        <w:rPr>
          <w:noProof/>
        </w:rPr>
        <w:fldChar w:fldCharType="separate"/>
      </w:r>
      <w:r w:rsidRPr="000A28AB">
        <w:rPr>
          <w:noProof/>
        </w:rPr>
        <w:t>Figure 1</w:t>
      </w:r>
      <w:r w:rsidRPr="000A28AB">
        <w:rPr>
          <w:noProof/>
        </w:rPr>
        <w:fldChar w:fldCharType="end"/>
      </w:r>
      <w:r>
        <w:rPr>
          <w:noProof/>
        </w:rPr>
        <w:t xml:space="preserve"> and</w:t>
      </w:r>
      <w:r>
        <w:t xml:space="preserve"> </w:t>
      </w:r>
      <w:r w:rsidR="0040287F">
        <w:t xml:space="preserve">black dashed lines in Figure </w:t>
      </w:r>
      <w:r>
        <w:t>3). A</w:t>
      </w:r>
      <w:r w:rsidRPr="00176F91">
        <w:t xml:space="preserve"> polynomial is fitted to the mean of the growth curve data </w:t>
      </w:r>
      <w:r w:rsidRPr="00176F91">
        <w:rPr>
          <w:i/>
          <w:iCs/>
        </w:rPr>
        <w:t>N(t)</w:t>
      </w:r>
      <w:r w:rsidR="00B313D1">
        <w:t>.</w:t>
      </w:r>
      <w:r w:rsidRPr="00176F91">
        <w:t xml:space="preserve"> </w:t>
      </w:r>
      <w:r w:rsidR="00B313D1">
        <w:t>T</w:t>
      </w:r>
      <w:r w:rsidRPr="00176F91">
        <w:t xml:space="preserve">he time of maximum growth rate </w:t>
      </w:r>
      <w:r w:rsidRPr="00176F91">
        <w:rPr>
          <w:i/>
          <w:iCs/>
        </w:rPr>
        <w:t>t</w:t>
      </w:r>
      <w:r w:rsidRPr="00176F91">
        <w:rPr>
          <w:i/>
          <w:iCs/>
          <w:vertAlign w:val="subscript"/>
        </w:rPr>
        <w:t>max</w:t>
      </w:r>
      <w:r w:rsidRPr="00176F91">
        <w:t xml:space="preserve"> is found by differentiating the fitted polynomial and finding the maximum</w:t>
      </w:r>
      <w:r w:rsidR="00B313D1">
        <w:t xml:space="preserve"> of the derivative.</w:t>
      </w:r>
      <w:r w:rsidRPr="00176F91">
        <w:t xml:space="preserve"> </w:t>
      </w:r>
      <w:r w:rsidR="00B313D1">
        <w:t>V</w:t>
      </w:r>
      <w:r w:rsidRPr="00176F91">
        <w:t xml:space="preserve">alues </w:t>
      </w:r>
      <w:r w:rsidRPr="00176F91">
        <w:rPr>
          <w:i/>
          <w:iCs/>
        </w:rPr>
        <w:t>a</w:t>
      </w:r>
      <w:r w:rsidRPr="00176F91">
        <w:t xml:space="preserve"> and </w:t>
      </w:r>
      <w:r w:rsidRPr="00176F91">
        <w:rPr>
          <w:i/>
          <w:iCs/>
        </w:rPr>
        <w:t>b</w:t>
      </w:r>
      <w:r w:rsidRPr="00176F91">
        <w:t xml:space="preserve"> are found such that </w:t>
      </w:r>
      <w:r w:rsidR="00B313D1" w:rsidRPr="00AD28BB">
        <w:rPr>
          <w:i/>
          <w:iCs/>
        </w:rPr>
        <w:t>f(t)=</w:t>
      </w:r>
      <w:r w:rsidRPr="00176F91">
        <w:rPr>
          <w:i/>
          <w:iCs/>
        </w:rPr>
        <w:t>b+at</w:t>
      </w:r>
      <w:r w:rsidRPr="00176F91" w:rsidDel="00A44F58">
        <w:t xml:space="preserve"> </w:t>
      </w:r>
      <w:r w:rsidRPr="00176F91">
        <w:t>describe</w:t>
      </w:r>
      <w:r w:rsidR="00B313D1">
        <w:t>s</w:t>
      </w:r>
      <w:r w:rsidRPr="00176F91">
        <w:t xml:space="preserve"> a tangent line at the point of maximum growth (</w:t>
      </w:r>
      <w:r w:rsidRPr="00176F91">
        <w:rPr>
          <w:i/>
          <w:iCs/>
        </w:rPr>
        <w:t>t</w:t>
      </w:r>
      <w:r w:rsidRPr="00176F91">
        <w:rPr>
          <w:i/>
          <w:iCs/>
          <w:vertAlign w:val="subscript"/>
        </w:rPr>
        <w:t>max</w:t>
      </w:r>
      <w:r w:rsidRPr="00176F91">
        <w:rPr>
          <w:i/>
          <w:iCs/>
        </w:rPr>
        <w:t>, N(t</w:t>
      </w:r>
      <w:r w:rsidRPr="00176F91">
        <w:rPr>
          <w:i/>
          <w:iCs/>
          <w:vertAlign w:val="subscript"/>
        </w:rPr>
        <w:t>max</w:t>
      </w:r>
      <w:r w:rsidRPr="00176F91">
        <w:rPr>
          <w:i/>
          <w:iCs/>
        </w:rPr>
        <w:t>)</w:t>
      </w:r>
      <w:r w:rsidRPr="00176F91">
        <w:t>)</w:t>
      </w:r>
      <w:r w:rsidR="00B313D1">
        <w:t>.</w:t>
      </w:r>
      <w:r w:rsidRPr="00176F91">
        <w:rPr>
          <w:i/>
          <w:iCs/>
        </w:rPr>
        <w:t xml:space="preserve"> </w:t>
      </w:r>
      <w:r w:rsidR="00B313D1">
        <w:t>T</w:t>
      </w:r>
      <w:r w:rsidRPr="00176F91">
        <w:t xml:space="preserve">he intercept </w:t>
      </w:r>
      <w:r w:rsidRPr="00176F91">
        <w:rPr>
          <w:i/>
          <w:iCs/>
        </w:rPr>
        <w:t xml:space="preserve">b </w:t>
      </w:r>
      <w:r w:rsidRPr="00176F91">
        <w:t xml:space="preserve">and the slope </w:t>
      </w:r>
      <w:r w:rsidRPr="00176F91">
        <w:rPr>
          <w:i/>
          <w:iCs/>
        </w:rPr>
        <w:t>a</w:t>
      </w:r>
      <w:r w:rsidRPr="00176F91">
        <w:t xml:space="preserve"> are interpreted as the initial density </w:t>
      </w:r>
      <w:r w:rsidRPr="00176F91">
        <w:rPr>
          <w:i/>
          <w:iCs/>
        </w:rPr>
        <w:t>N</w:t>
      </w:r>
      <w:r w:rsidRPr="00176F91">
        <w:rPr>
          <w:i/>
          <w:iCs/>
          <w:vertAlign w:val="subscript"/>
        </w:rPr>
        <w:t>0</w:t>
      </w:r>
      <w:r w:rsidRPr="00176F91">
        <w:rPr>
          <w:i/>
          <w:iCs/>
        </w:rPr>
        <w:t>=e</w:t>
      </w:r>
      <w:r w:rsidRPr="00176F91">
        <w:rPr>
          <w:i/>
          <w:iCs/>
          <w:vertAlign w:val="superscript"/>
        </w:rPr>
        <w:t>b</w:t>
      </w:r>
      <w:r w:rsidRPr="00176F91">
        <w:t xml:space="preserve"> and the growth rate </w:t>
      </w:r>
      <w:r w:rsidRPr="00176F91">
        <w:rPr>
          <w:i/>
          <w:iCs/>
        </w:rPr>
        <w:t>r=a</w:t>
      </w:r>
      <w:r w:rsidRPr="00176F91">
        <w:t xml:space="preserve"> in an exponential growth model </w:t>
      </w:r>
      <w:r w:rsidRPr="00176F91">
        <w:rPr>
          <w:i/>
          <w:iCs/>
        </w:rPr>
        <w:t>N(t)=N</w:t>
      </w:r>
      <w:r w:rsidRPr="00176F91">
        <w:rPr>
          <w:i/>
          <w:iCs/>
          <w:vertAlign w:val="subscript"/>
        </w:rPr>
        <w:t>0</w:t>
      </w:r>
      <w:r w:rsidRPr="00176F91">
        <w:rPr>
          <w:i/>
          <w:iCs/>
        </w:rPr>
        <w:t>e</w:t>
      </w:r>
      <w:r w:rsidRPr="00176F91">
        <w:rPr>
          <w:i/>
          <w:iCs/>
          <w:vertAlign w:val="superscript"/>
        </w:rPr>
        <w:t>rt</w:t>
      </w:r>
      <w:r w:rsidRPr="00176F91">
        <w:t xml:space="preserve"> (</w:t>
      </w:r>
      <w:r w:rsidRPr="00176F91">
        <w:rPr>
          <w:i/>
          <w:iCs/>
        </w:rPr>
        <w:t>N</w:t>
      </w:r>
      <w:r w:rsidRPr="00176F91">
        <w:rPr>
          <w:i/>
          <w:iCs/>
          <w:vertAlign w:val="subscript"/>
        </w:rPr>
        <w:t>0</w:t>
      </w:r>
      <w:r w:rsidRPr="00176F91">
        <w:rPr>
          <w:i/>
          <w:iCs/>
        </w:rPr>
        <w:t xml:space="preserve"> </w:t>
      </w:r>
      <w:r w:rsidRPr="00176F91">
        <w:t>is usually disregarded).</w:t>
      </w:r>
    </w:p>
    <w:p w14:paraId="03ABE571" w14:textId="3D408F4C" w:rsidR="005F34D1" w:rsidRDefault="005F34D1" w:rsidP="00AD28BB">
      <w:r>
        <w:rPr>
          <w:b/>
          <w:bCs/>
        </w:rPr>
        <w:t>Selection coefficients</w:t>
      </w:r>
      <w:r w:rsidRPr="00874ADD">
        <w:rPr>
          <w:b/>
          <w:bCs/>
        </w:rPr>
        <w:t xml:space="preserve"> </w:t>
      </w:r>
      <w:r w:rsidR="00DE7AF4">
        <w:rPr>
          <w:b/>
          <w:bCs/>
        </w:rPr>
        <w:t>estimation</w:t>
      </w:r>
      <w:r>
        <w:rPr>
          <w:b/>
          <w:bCs/>
        </w:rPr>
        <w:t xml:space="preserve">. </w:t>
      </w:r>
      <w:r w:rsidR="00DE7AF4">
        <w:t>Selection coefficients</w:t>
      </w:r>
      <w:r w:rsidRPr="000A28AB">
        <w:t xml:space="preserve"> </w:t>
      </w:r>
      <w:r w:rsidR="00DE7AF4">
        <w:t>were</w:t>
      </w:r>
      <w:r w:rsidRPr="000A28AB">
        <w:t xml:space="preserve"> estimated from pairwise competition results using</w:t>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t xml:space="preserve"> </w:t>
      </w:r>
      <w:r w:rsidRPr="000A28AB">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0A28AB">
        <w:t xml:space="preserve"> are the </w:t>
      </w:r>
      <w:r w:rsidR="00DE7AF4">
        <w:t xml:space="preserve">predicted </w:t>
      </w:r>
      <w:commentRangeStart w:id="12"/>
      <w:r w:rsidRPr="000A28AB">
        <w:t>frequencies</w:t>
      </w:r>
      <w:commentRangeEnd w:id="12"/>
      <w:r w:rsidR="00A142EC">
        <w:rPr>
          <w:rStyle w:val="CommentReference"/>
        </w:rPr>
        <w:commentReference w:id="12"/>
      </w:r>
      <w:r w:rsidRPr="000A28AB">
        <w:t xml:space="preserve"> of the strains and </w:t>
      </w:r>
      <m:oMath>
        <m:r>
          <w:rPr>
            <w:rFonts w:ascii="Cambria Math" w:hAnsi="Cambria Math"/>
          </w:rPr>
          <m:t>t</m:t>
        </m:r>
      </m:oMath>
      <w:r w:rsidRPr="000A28AB">
        <w:t xml:space="preserve"> is time</w:t>
      </w:r>
      <w:r w:rsidR="00B313D1" w:rsidRPr="000A28AB">
        <w:fldChar w:fldCharType="begin" w:fldLock="1"/>
      </w:r>
      <w:r w:rsidR="00B313D1">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lt;sup&gt;1&lt;/sup&gt;" }, "properties" : { "noteIndex" : 0 }, "schema" : "https://github.com/citation-style-language/schema/raw/master/csl-citation.json" }</w:instrText>
      </w:r>
      <w:r w:rsidR="00B313D1" w:rsidRPr="000A28AB">
        <w:fldChar w:fldCharType="separate"/>
      </w:r>
      <w:r w:rsidR="00B313D1" w:rsidRPr="009C1814">
        <w:rPr>
          <w:noProof/>
          <w:vertAlign w:val="superscript"/>
        </w:rPr>
        <w:t>1</w:t>
      </w:r>
      <w:r w:rsidR="00B313D1" w:rsidRPr="000A28AB">
        <w:fldChar w:fldCharType="end"/>
      </w:r>
      <w:r w:rsidRPr="000A28AB">
        <w:t xml:space="preserve">. </w:t>
      </w:r>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r>
        <w:t>averaged across time</w:t>
      </w:r>
      <w:r w:rsidR="00DE7AF4">
        <w:t>.</w:t>
      </w:r>
      <w:r>
        <w:t xml:space="preserve"> Note that these estimates </w:t>
      </w:r>
      <w:r w:rsidR="00DB7A4F">
        <w:t>can</w:t>
      </w:r>
      <w:r>
        <w:t xml:space="preserve"> depend on the experimental conditions, such as duration, media, temperature, and strain composition.</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5"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6" w:history="1">
        <w:r w:rsidRPr="000A28AB">
          <w:rPr>
            <w:rStyle w:val="Hyperlink"/>
          </w:rPr>
          <w:t>https://github.com/yoavram/curveball</w:t>
        </w:r>
      </w:hyperlink>
      <w:r w:rsidRPr="000A28AB">
        <w:t xml:space="preserve"> ; an installation guide, tutorial, and documentation will be available upon publication at </w:t>
      </w:r>
      <w:hyperlink r:id="rId17"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8" w:history="1">
        <w:r w:rsidRPr="000A28AB">
          <w:rPr>
            <w:rStyle w:val="Hyperlink"/>
          </w:rPr>
          <w:t>https://curveball.netlify.com</w:t>
        </w:r>
      </w:hyperlink>
      <w:r w:rsidRPr="000A28AB">
        <w:t xml:space="preserve"> (password: </w:t>
      </w:r>
      <w:r w:rsidRPr="000A28AB">
        <w:rPr>
          <w:i/>
          <w:iCs/>
        </w:rPr>
        <w:t>dh5alpha</w:t>
      </w:r>
      <w:r w:rsidRPr="000A28AB">
        <w:t>).</w:t>
      </w:r>
    </w:p>
    <w:p w14:paraId="4961E1D3" w14:textId="4AC4D437"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9C181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30&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9"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20"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lastRenderedPageBreak/>
        <w:t>Acknowledgments</w:t>
      </w:r>
    </w:p>
    <w:p w14:paraId="47C3D198" w14:textId="62AD3E6D" w:rsidR="007A7F01" w:rsidRPr="000A28AB" w:rsidRDefault="007A7F01" w:rsidP="00AD28BB">
      <w:r w:rsidRPr="000A28AB">
        <w:t>We thank Y. Pilpel, D. Hizi, I. Françoise, I. Frumkin, O. Dahan, A. Yona, T. Pupko, A. Eldar, I. Ben-Zion, E. Even-Tov, H. Acar</w:t>
      </w:r>
      <w:r w:rsidR="00FA03CE">
        <w:t xml:space="preserve">, </w:t>
      </w:r>
      <w:r w:rsidR="00DF72F4">
        <w:t xml:space="preserve">J. Friedman, </w:t>
      </w:r>
      <w:r w:rsidR="000D297D">
        <w:t xml:space="preserve">J. Masel, </w:t>
      </w:r>
      <w:r w:rsidR="004B3D8A">
        <w:t xml:space="preserve">M.W. Feldman, </w:t>
      </w:r>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This research has been supported in part by the Israel Science Foundation 1568/13 (LH) and 340/13 (JB), the Minerva Center for Lab Evolution (LH), Manna Center Program for Food Safety &amp; Security</w:t>
      </w:r>
      <w:r w:rsidR="0057376B">
        <w:t xml:space="preserve">, </w:t>
      </w:r>
      <w:r w:rsidRPr="000A28AB">
        <w:t>the Israeli Ministry of Science &amp; Technology</w:t>
      </w:r>
      <w:r w:rsidR="0057376B">
        <w:t xml:space="preserve">, and </w:t>
      </w:r>
      <w:r w:rsidR="0057376B">
        <w:t>Stanford Center for Computational,</w:t>
      </w:r>
      <w:r w:rsidR="0057376B">
        <w:t xml:space="preserve"> </w:t>
      </w:r>
      <w:r w:rsidR="0057376B">
        <w:t>Evolutionary and Human Genomics</w:t>
      </w:r>
      <w:r w:rsidR="0057376B">
        <w:t xml:space="preserve">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874ADD">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75B73F83" w14:textId="77777777" w:rsidR="00750BAE" w:rsidRPr="000A28AB" w:rsidRDefault="00750BAE">
      <w:pPr>
        <w:pStyle w:val="Heading1"/>
      </w:pPr>
      <w:r w:rsidRPr="000A28AB">
        <w:t>References</w:t>
      </w:r>
    </w:p>
    <w:p w14:paraId="728C2AA0" w14:textId="1AB5B961" w:rsidR="0022699F" w:rsidRPr="0022699F" w:rsidRDefault="00750BAE"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22699F" w:rsidRPr="0022699F">
        <w:rPr>
          <w:rFonts w:ascii="Times New Roman" w:eastAsia="Times New Roman" w:hAnsi="Times New Roman" w:cs="Times New Roman"/>
          <w:noProof/>
        </w:rPr>
        <w:t>1.</w:t>
      </w:r>
      <w:r w:rsidR="0022699F" w:rsidRPr="0022699F">
        <w:rPr>
          <w:rFonts w:ascii="Times New Roman" w:eastAsia="Times New Roman" w:hAnsi="Times New Roman" w:cs="Times New Roman"/>
          <w:noProof/>
        </w:rPr>
        <w:tab/>
        <w:t xml:space="preserve">Chevin, L.-M. On measuring selection in experimental evolution. </w:t>
      </w:r>
      <w:r w:rsidR="0022699F" w:rsidRPr="0022699F">
        <w:rPr>
          <w:rFonts w:ascii="Times New Roman" w:eastAsia="Times New Roman" w:hAnsi="Times New Roman" w:cs="Times New Roman"/>
          <w:i/>
          <w:iCs/>
          <w:noProof/>
        </w:rPr>
        <w:t>Biol. Lett.</w:t>
      </w:r>
      <w:r w:rsidR="0022699F" w:rsidRPr="0022699F">
        <w:rPr>
          <w:rFonts w:ascii="Times New Roman" w:eastAsia="Times New Roman" w:hAnsi="Times New Roman" w:cs="Times New Roman"/>
          <w:noProof/>
        </w:rPr>
        <w:t xml:space="preserve"> </w:t>
      </w:r>
      <w:r w:rsidR="0022699F" w:rsidRPr="0022699F">
        <w:rPr>
          <w:rFonts w:ascii="Times New Roman" w:eastAsia="Times New Roman" w:hAnsi="Times New Roman" w:cs="Times New Roman"/>
          <w:b/>
          <w:bCs/>
          <w:noProof/>
        </w:rPr>
        <w:t>7,</w:t>
      </w:r>
      <w:r w:rsidR="0022699F" w:rsidRPr="0022699F">
        <w:rPr>
          <w:rFonts w:ascii="Times New Roman" w:eastAsia="Times New Roman" w:hAnsi="Times New Roman" w:cs="Times New Roman"/>
          <w:noProof/>
        </w:rPr>
        <w:t xml:space="preserve"> 210–3 (2011).</w:t>
      </w:r>
    </w:p>
    <w:p w14:paraId="064C329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w:t>
      </w:r>
      <w:r w:rsidRPr="0022699F">
        <w:rPr>
          <w:rFonts w:ascii="Times New Roman" w:eastAsia="Times New Roman" w:hAnsi="Times New Roman" w:cs="Times New Roman"/>
          <w:noProof/>
        </w:rPr>
        <w:tab/>
        <w:t xml:space="preserve">Gallet, R., Cooper, T. F., Elena, S. F. &amp; Lenormand, T. Measuring selection coefficients below 10-3: method, questions, and prospects.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90,</w:t>
      </w:r>
      <w:r w:rsidRPr="0022699F">
        <w:rPr>
          <w:rFonts w:ascii="Times New Roman" w:eastAsia="Times New Roman" w:hAnsi="Times New Roman" w:cs="Times New Roman"/>
          <w:noProof/>
        </w:rPr>
        <w:t xml:space="preserve"> 175–86 (2012).</w:t>
      </w:r>
    </w:p>
    <w:p w14:paraId="343D851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w:t>
      </w:r>
      <w:r w:rsidRPr="0022699F">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22699F">
        <w:rPr>
          <w:rFonts w:ascii="Times New Roman" w:eastAsia="Times New Roman" w:hAnsi="Times New Roman" w:cs="Times New Roman"/>
          <w:i/>
          <w:iCs/>
          <w:noProof/>
        </w:rPr>
        <w:t>PLoS On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e0126915 (2015).</w:t>
      </w:r>
    </w:p>
    <w:p w14:paraId="372708E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4.</w:t>
      </w:r>
      <w:r w:rsidRPr="0022699F">
        <w:rPr>
          <w:rFonts w:ascii="Times New Roman" w:eastAsia="Times New Roman" w:hAnsi="Times New Roman" w:cs="Times New Roman"/>
          <w:noProof/>
        </w:rPr>
        <w:tab/>
        <w:t xml:space="preserve">Durão, P., Trindade, S., Sousa, A. &amp; Gordo, I. Multiple Resistance at No Cost: </w:t>
      </w:r>
      <w:r w:rsidRPr="0022699F">
        <w:rPr>
          <w:rFonts w:ascii="Times New Roman" w:eastAsia="Times New Roman" w:hAnsi="Times New Roman" w:cs="Times New Roman"/>
          <w:noProof/>
        </w:rPr>
        <w:lastRenderedPageBreak/>
        <w:t xml:space="preserve">Rifampicin and Streptomycin a Dangerous Liaison in the Spread of Antibiotic Resistance. </w:t>
      </w:r>
      <w:r w:rsidRPr="0022699F">
        <w:rPr>
          <w:rFonts w:ascii="Times New Roman" w:eastAsia="Times New Roman" w:hAnsi="Times New Roman" w:cs="Times New Roman"/>
          <w:i/>
          <w:iCs/>
          <w:noProof/>
        </w:rPr>
        <w:t>Mol. Biol. Evol.</w:t>
      </w:r>
      <w:r w:rsidRPr="0022699F">
        <w:rPr>
          <w:rFonts w:ascii="Times New Roman" w:eastAsia="Times New Roman" w:hAnsi="Times New Roman" w:cs="Times New Roman"/>
          <w:noProof/>
        </w:rPr>
        <w:t xml:space="preserve"> msv143 (2015). doi:10.1093/molbev/msv143</w:t>
      </w:r>
    </w:p>
    <w:p w14:paraId="6F8DB8C5"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5.</w:t>
      </w:r>
      <w:r w:rsidRPr="0022699F">
        <w:rPr>
          <w:rFonts w:ascii="Times New Roman" w:eastAsia="Times New Roman" w:hAnsi="Times New Roman" w:cs="Times New Roman"/>
          <w:noProof/>
        </w:rPr>
        <w:tab/>
        <w:t xml:space="preserve">Hall, B. G., Acar, H., Nandipati, A. &amp; Barlow, M. Growth rates made easy. </w:t>
      </w:r>
      <w:r w:rsidRPr="0022699F">
        <w:rPr>
          <w:rFonts w:ascii="Times New Roman" w:eastAsia="Times New Roman" w:hAnsi="Times New Roman" w:cs="Times New Roman"/>
          <w:i/>
          <w:iCs/>
          <w:noProof/>
        </w:rPr>
        <w:t>Mol. Biol. Ev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31,</w:t>
      </w:r>
      <w:r w:rsidRPr="0022699F">
        <w:rPr>
          <w:rFonts w:ascii="Times New Roman" w:eastAsia="Times New Roman" w:hAnsi="Times New Roman" w:cs="Times New Roman"/>
          <w:noProof/>
        </w:rPr>
        <w:t xml:space="preserve"> 232–238 (2014).</w:t>
      </w:r>
    </w:p>
    <w:p w14:paraId="2AF64D8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6.</w:t>
      </w:r>
      <w:r w:rsidRPr="0022699F">
        <w:rPr>
          <w:rFonts w:ascii="Times New Roman" w:eastAsia="Times New Roman" w:hAnsi="Times New Roman" w:cs="Times New Roman"/>
          <w:noProof/>
        </w:rPr>
        <w:tab/>
        <w:t xml:space="preserve">Crow, J. F. &amp; Kimura, M. </w:t>
      </w:r>
      <w:r w:rsidRPr="0022699F">
        <w:rPr>
          <w:rFonts w:ascii="Times New Roman" w:eastAsia="Times New Roman" w:hAnsi="Times New Roman" w:cs="Times New Roman"/>
          <w:i/>
          <w:iCs/>
          <w:noProof/>
        </w:rPr>
        <w:t>An introduction to population genetics theory</w:t>
      </w:r>
      <w:r w:rsidRPr="0022699F">
        <w:rPr>
          <w:rFonts w:ascii="Times New Roman" w:eastAsia="Times New Roman" w:hAnsi="Times New Roman" w:cs="Times New Roman"/>
          <w:noProof/>
        </w:rPr>
        <w:t>. (Burgess Pub. Co., 1970).</w:t>
      </w:r>
    </w:p>
    <w:p w14:paraId="46085C7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7.</w:t>
      </w:r>
      <w:r w:rsidRPr="0022699F">
        <w:rPr>
          <w:rFonts w:ascii="Times New Roman" w:eastAsia="Times New Roman" w:hAnsi="Times New Roman" w:cs="Times New Roman"/>
          <w:noProof/>
        </w:rPr>
        <w:tab/>
        <w:t xml:space="preserve">Wahl, L. M. &amp; Zhu, A. D. Survival probability of beneficial mutations in bacterial batch culture.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00,</w:t>
      </w:r>
      <w:r w:rsidRPr="0022699F">
        <w:rPr>
          <w:rFonts w:ascii="Times New Roman" w:eastAsia="Times New Roman" w:hAnsi="Times New Roman" w:cs="Times New Roman"/>
          <w:noProof/>
        </w:rPr>
        <w:t xml:space="preserve"> 309–20 (2015).</w:t>
      </w:r>
    </w:p>
    <w:p w14:paraId="49CF9B0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8.</w:t>
      </w:r>
      <w:r w:rsidRPr="0022699F">
        <w:rPr>
          <w:rFonts w:ascii="Times New Roman" w:eastAsia="Times New Roman" w:hAnsi="Times New Roman" w:cs="Times New Roman"/>
          <w:noProof/>
        </w:rPr>
        <w:tab/>
        <w:t xml:space="preserve">Wiser, M. J. &amp; Lenski, R. E. A Comparison of Methods to Measure Fitness in </w:t>
      </w:r>
      <w:r w:rsidRPr="0022699F">
        <w:rPr>
          <w:rFonts w:ascii="Times New Roman" w:eastAsia="Times New Roman" w:hAnsi="Times New Roman" w:cs="Times New Roman"/>
          <w:i/>
          <w:iCs/>
          <w:noProof/>
        </w:rPr>
        <w:t>Escherichia coli</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i/>
          <w:iCs/>
          <w:noProof/>
        </w:rPr>
        <w:t>PLoS On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e0126210 (2015).</w:t>
      </w:r>
    </w:p>
    <w:p w14:paraId="3C7AD03B"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9.</w:t>
      </w:r>
      <w:r w:rsidRPr="0022699F">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96,</w:t>
      </w:r>
      <w:r w:rsidRPr="0022699F">
        <w:rPr>
          <w:rFonts w:ascii="Times New Roman" w:eastAsia="Times New Roman" w:hAnsi="Times New Roman" w:cs="Times New Roman"/>
          <w:noProof/>
        </w:rPr>
        <w:t xml:space="preserve"> 1–35 (2014).</w:t>
      </w:r>
    </w:p>
    <w:p w14:paraId="4E9330D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0.</w:t>
      </w:r>
      <w:r w:rsidRPr="0022699F">
        <w:rPr>
          <w:rFonts w:ascii="Times New Roman" w:eastAsia="Times New Roman" w:hAnsi="Times New Roman" w:cs="Times New Roman"/>
          <w:noProof/>
        </w:rPr>
        <w:tab/>
        <w:t xml:space="preserve">Levy, S. F.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Quantitative evolutionary dynamics using high-resolution lineage tracking. </w:t>
      </w:r>
      <w:r w:rsidRPr="0022699F">
        <w:rPr>
          <w:rFonts w:ascii="Times New Roman" w:eastAsia="Times New Roman" w:hAnsi="Times New Roman" w:cs="Times New Roman"/>
          <w:i/>
          <w:iCs/>
          <w:noProof/>
        </w:rPr>
        <w:t>Natur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519,</w:t>
      </w:r>
      <w:r w:rsidRPr="0022699F">
        <w:rPr>
          <w:rFonts w:ascii="Times New Roman" w:eastAsia="Times New Roman" w:hAnsi="Times New Roman" w:cs="Times New Roman"/>
          <w:noProof/>
        </w:rPr>
        <w:t xml:space="preserve"> 181–186 (2015).</w:t>
      </w:r>
    </w:p>
    <w:p w14:paraId="7FC6686C"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1.</w:t>
      </w:r>
      <w:r w:rsidRPr="0022699F">
        <w:rPr>
          <w:rFonts w:ascii="Times New Roman" w:eastAsia="Times New Roman" w:hAnsi="Times New Roman" w:cs="Times New Roman"/>
          <w:noProof/>
        </w:rPr>
        <w:tab/>
        <w:t xml:space="preserve">Baranyi, J. &amp; Roberts, T. A. A dynamic approach to predicting bacterial growth in food. </w:t>
      </w:r>
      <w:r w:rsidRPr="0022699F">
        <w:rPr>
          <w:rFonts w:ascii="Times New Roman" w:eastAsia="Times New Roman" w:hAnsi="Times New Roman" w:cs="Times New Roman"/>
          <w:i/>
          <w:iCs/>
          <w:noProof/>
        </w:rPr>
        <w:t>Int. J. Food Micro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3,</w:t>
      </w:r>
      <w:r w:rsidRPr="0022699F">
        <w:rPr>
          <w:rFonts w:ascii="Times New Roman" w:eastAsia="Times New Roman" w:hAnsi="Times New Roman" w:cs="Times New Roman"/>
          <w:noProof/>
        </w:rPr>
        <w:t xml:space="preserve"> 277–294 (1994).</w:t>
      </w:r>
    </w:p>
    <w:p w14:paraId="79A0E4C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2.</w:t>
      </w:r>
      <w:r w:rsidRPr="0022699F">
        <w:rPr>
          <w:rFonts w:ascii="Times New Roman" w:eastAsia="Times New Roman" w:hAnsi="Times New Roman" w:cs="Times New Roman"/>
          <w:noProof/>
        </w:rPr>
        <w:tab/>
        <w:t xml:space="preserve">Williams, F. M. A model of cell growth dynamics. </w:t>
      </w:r>
      <w:r w:rsidRPr="0022699F">
        <w:rPr>
          <w:rFonts w:ascii="Times New Roman" w:eastAsia="Times New Roman" w:hAnsi="Times New Roman" w:cs="Times New Roman"/>
          <w:i/>
          <w:iCs/>
          <w:noProof/>
        </w:rPr>
        <w:t>J. Theor. 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5,</w:t>
      </w:r>
      <w:r w:rsidRPr="0022699F">
        <w:rPr>
          <w:rFonts w:ascii="Times New Roman" w:eastAsia="Times New Roman" w:hAnsi="Times New Roman" w:cs="Times New Roman"/>
          <w:noProof/>
        </w:rPr>
        <w:t xml:space="preserve"> 190–207 (1967).</w:t>
      </w:r>
    </w:p>
    <w:p w14:paraId="2C7595B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3.</w:t>
      </w:r>
      <w:r w:rsidRPr="0022699F">
        <w:rPr>
          <w:rFonts w:ascii="Times New Roman" w:eastAsia="Times New Roman" w:hAnsi="Times New Roman" w:cs="Times New Roman"/>
          <w:noProof/>
        </w:rPr>
        <w:tab/>
        <w:t xml:space="preserve">Otto, S. P. &amp; Day, T. </w:t>
      </w:r>
      <w:r w:rsidRPr="0022699F">
        <w:rPr>
          <w:rFonts w:ascii="Times New Roman" w:eastAsia="Times New Roman" w:hAnsi="Times New Roman" w:cs="Times New Roman"/>
          <w:i/>
          <w:iCs/>
          <w:noProof/>
        </w:rPr>
        <w:t>A biologist</w:t>
      </w:r>
      <w:r w:rsidRPr="0022699F">
        <w:rPr>
          <w:rFonts w:ascii="Helvetica" w:eastAsia="Helvetica" w:hAnsi="Helvetica" w:cs="Helvetica"/>
          <w:i/>
          <w:iCs/>
          <w:noProof/>
        </w:rPr>
        <w:t>’s guide to mathematical modeling in ecology and evolution</w:t>
      </w:r>
      <w:r w:rsidRPr="0022699F">
        <w:rPr>
          <w:rFonts w:ascii="Times New Roman" w:eastAsia="Times New Roman" w:hAnsi="Times New Roman" w:cs="Times New Roman"/>
          <w:noProof/>
        </w:rPr>
        <w:t>. (Princeton University Press, 2007).</w:t>
      </w:r>
    </w:p>
    <w:p w14:paraId="35FD44D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4.</w:t>
      </w:r>
      <w:r w:rsidRPr="0022699F">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22699F">
        <w:rPr>
          <w:rFonts w:ascii="Times New Roman" w:eastAsia="Times New Roman" w:hAnsi="Times New Roman" w:cs="Times New Roman"/>
          <w:i/>
          <w:iCs/>
          <w:noProof/>
        </w:rPr>
        <w:t>Science (80-. ).</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311,</w:t>
      </w:r>
      <w:r w:rsidRPr="0022699F">
        <w:rPr>
          <w:rFonts w:ascii="Times New Roman" w:eastAsia="Times New Roman" w:hAnsi="Times New Roman" w:cs="Times New Roman"/>
          <w:noProof/>
        </w:rPr>
        <w:t xml:space="preserve"> 1615–7 (2006).</w:t>
      </w:r>
    </w:p>
    <w:p w14:paraId="504741F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5.</w:t>
      </w:r>
      <w:r w:rsidRPr="0022699F">
        <w:rPr>
          <w:rFonts w:ascii="Times New Roman" w:eastAsia="Times New Roman" w:hAnsi="Times New Roman" w:cs="Times New Roman"/>
          <w:noProof/>
        </w:rPr>
        <w:tab/>
        <w:t xml:space="preserve">Bell, G. Experimental genomics of fitness in yeast. </w:t>
      </w:r>
      <w:r w:rsidRPr="0022699F">
        <w:rPr>
          <w:rFonts w:ascii="Times New Roman" w:eastAsia="Times New Roman" w:hAnsi="Times New Roman" w:cs="Times New Roman"/>
          <w:i/>
          <w:iCs/>
          <w:noProof/>
        </w:rPr>
        <w:t>Proc. R. Soc. B Biol. Sci.</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77,</w:t>
      </w:r>
      <w:r w:rsidRPr="0022699F">
        <w:rPr>
          <w:rFonts w:ascii="Times New Roman" w:eastAsia="Times New Roman" w:hAnsi="Times New Roman" w:cs="Times New Roman"/>
          <w:noProof/>
        </w:rPr>
        <w:t xml:space="preserve"> 1459–1467 (2010).</w:t>
      </w:r>
    </w:p>
    <w:p w14:paraId="58B9F08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6.</w:t>
      </w:r>
      <w:r w:rsidRPr="0022699F">
        <w:rPr>
          <w:rFonts w:ascii="Times New Roman" w:eastAsia="Times New Roman" w:hAnsi="Times New Roman" w:cs="Times New Roman"/>
          <w:noProof/>
        </w:rPr>
        <w:tab/>
        <w:t xml:space="preserve">Van Rossum, G. &amp; others. Python Programming Language. in </w:t>
      </w:r>
      <w:r w:rsidRPr="0022699F">
        <w:rPr>
          <w:rFonts w:ascii="Times New Roman" w:eastAsia="Times New Roman" w:hAnsi="Times New Roman" w:cs="Times New Roman"/>
          <w:i/>
          <w:iCs/>
          <w:noProof/>
        </w:rPr>
        <w:t>USENIX Annual Technical Conference</w:t>
      </w:r>
      <w:r w:rsidRPr="0022699F">
        <w:rPr>
          <w:rFonts w:ascii="Times New Roman" w:eastAsia="Times New Roman" w:hAnsi="Times New Roman" w:cs="Times New Roman"/>
          <w:noProof/>
        </w:rPr>
        <w:t xml:space="preserve"> (2007).</w:t>
      </w:r>
    </w:p>
    <w:p w14:paraId="704E32E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7.</w:t>
      </w:r>
      <w:r w:rsidRPr="0022699F">
        <w:rPr>
          <w:rFonts w:ascii="Times New Roman" w:eastAsia="Times New Roman" w:hAnsi="Times New Roman" w:cs="Times New Roman"/>
          <w:noProof/>
        </w:rPr>
        <w:tab/>
        <w:t xml:space="preserve">Zelcbuch, L.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panning high-dimensional expression space using </w:t>
      </w:r>
      <w:r w:rsidRPr="0022699F">
        <w:rPr>
          <w:rFonts w:ascii="Times New Roman" w:eastAsia="Times New Roman" w:hAnsi="Times New Roman" w:cs="Times New Roman"/>
          <w:noProof/>
        </w:rPr>
        <w:lastRenderedPageBreak/>
        <w:t xml:space="preserve">ribosome-binding site combinatorics. </w:t>
      </w:r>
      <w:r w:rsidRPr="0022699F">
        <w:rPr>
          <w:rFonts w:ascii="Times New Roman" w:eastAsia="Times New Roman" w:hAnsi="Times New Roman" w:cs="Times New Roman"/>
          <w:i/>
          <w:iCs/>
          <w:noProof/>
        </w:rPr>
        <w:t>Nucleic Acids Re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41,</w:t>
      </w:r>
      <w:r w:rsidRPr="0022699F">
        <w:rPr>
          <w:rFonts w:ascii="Times New Roman" w:eastAsia="Times New Roman" w:hAnsi="Times New Roman" w:cs="Times New Roman"/>
          <w:noProof/>
        </w:rPr>
        <w:t xml:space="preserve"> e98–e98 (2013).</w:t>
      </w:r>
    </w:p>
    <w:p w14:paraId="0304A8E9"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8.</w:t>
      </w:r>
      <w:r w:rsidRPr="0022699F">
        <w:rPr>
          <w:rFonts w:ascii="Times New Roman" w:eastAsia="Times New Roman" w:hAnsi="Times New Roman" w:cs="Times New Roman"/>
          <w:noProof/>
        </w:rPr>
        <w:tab/>
        <w:t>R Development Core Team. R: A Language and Environment for Statistical Computing. (2012).</w:t>
      </w:r>
    </w:p>
    <w:p w14:paraId="64D09B0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9.</w:t>
      </w:r>
      <w:r w:rsidRPr="0022699F">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22699F">
        <w:rPr>
          <w:rFonts w:ascii="Times New Roman" w:eastAsia="Times New Roman" w:hAnsi="Times New Roman" w:cs="Times New Roman"/>
          <w:i/>
          <w:iCs/>
          <w:noProof/>
        </w:rPr>
        <w:t>Bioinforma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8,</w:t>
      </w:r>
      <w:r w:rsidRPr="0022699F">
        <w:rPr>
          <w:rFonts w:ascii="Times New Roman" w:eastAsia="Times New Roman" w:hAnsi="Times New Roman" w:cs="Times New Roman"/>
          <w:noProof/>
        </w:rPr>
        <w:t xml:space="preserve"> 2052–2058 (2012).</w:t>
      </w:r>
    </w:p>
    <w:p w14:paraId="31D8581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0.</w:t>
      </w:r>
      <w:r w:rsidRPr="0022699F">
        <w:rPr>
          <w:rFonts w:ascii="Times New Roman" w:eastAsia="Times New Roman" w:hAnsi="Times New Roman" w:cs="Times New Roman"/>
          <w:noProof/>
        </w:rPr>
        <w:tab/>
        <w:t xml:space="preserve">van der Walt, S., Colbert, S. C. &amp; Varoquaux, G. The NumPy Array: A Structure for Efficient Numerical Computation.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3,</w:t>
      </w:r>
      <w:r w:rsidRPr="0022699F">
        <w:rPr>
          <w:rFonts w:ascii="Times New Roman" w:eastAsia="Times New Roman" w:hAnsi="Times New Roman" w:cs="Times New Roman"/>
          <w:noProof/>
        </w:rPr>
        <w:t xml:space="preserve"> 22–30 (2011).</w:t>
      </w:r>
    </w:p>
    <w:p w14:paraId="53B7BD6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1.</w:t>
      </w:r>
      <w:r w:rsidRPr="0022699F">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4AE9CC7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2.</w:t>
      </w:r>
      <w:r w:rsidRPr="0022699F">
        <w:rPr>
          <w:rFonts w:ascii="Times New Roman" w:eastAsia="Times New Roman" w:hAnsi="Times New Roman" w:cs="Times New Roman"/>
          <w:noProof/>
        </w:rPr>
        <w:tab/>
        <w:t xml:space="preserve">Hunter, J. D. Matplotlib: A 2D Graphics Environment.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9,</w:t>
      </w:r>
      <w:r w:rsidRPr="0022699F">
        <w:rPr>
          <w:rFonts w:ascii="Times New Roman" w:eastAsia="Times New Roman" w:hAnsi="Times New Roman" w:cs="Times New Roman"/>
          <w:noProof/>
        </w:rPr>
        <w:t xml:space="preserve"> 90–95 (2007).</w:t>
      </w:r>
    </w:p>
    <w:p w14:paraId="0656E0D5"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3.</w:t>
      </w:r>
      <w:r w:rsidRPr="0022699F">
        <w:rPr>
          <w:rFonts w:ascii="Times New Roman" w:eastAsia="Times New Roman" w:hAnsi="Times New Roman" w:cs="Times New Roman"/>
          <w:noProof/>
        </w:rPr>
        <w:tab/>
        <w:t xml:space="preserve">McKinney, W. Data Structures for Statistical Computing in Python. in </w:t>
      </w:r>
      <w:r w:rsidRPr="0022699F">
        <w:rPr>
          <w:rFonts w:ascii="Times New Roman" w:eastAsia="Times New Roman" w:hAnsi="Times New Roman" w:cs="Times New Roman"/>
          <w:i/>
          <w:iCs/>
          <w:noProof/>
        </w:rPr>
        <w:t>Proceedings of the 9th Python in Science Conference</w:t>
      </w:r>
      <w:r w:rsidRPr="0022699F">
        <w:rPr>
          <w:rFonts w:ascii="Times New Roman" w:eastAsia="Times New Roman" w:hAnsi="Times New Roman" w:cs="Times New Roman"/>
          <w:noProof/>
        </w:rPr>
        <w:t xml:space="preserve"> (eds. van der Walt, S. &amp; Millman, J.) 51–56 (2010).</w:t>
      </w:r>
    </w:p>
    <w:p w14:paraId="4DFC03C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4.</w:t>
      </w:r>
      <w:r w:rsidRPr="0022699F">
        <w:rPr>
          <w:rFonts w:ascii="Times New Roman" w:eastAsia="Times New Roman" w:hAnsi="Times New Roman" w:cs="Times New Roman"/>
          <w:noProof/>
        </w:rPr>
        <w:tab/>
        <w:t xml:space="preserve">Waskom, M.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eaborn: v0.7.0 (January 2016). (2016). doi:10.5281/zenodo.45133</w:t>
      </w:r>
    </w:p>
    <w:p w14:paraId="582AA0B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5.</w:t>
      </w:r>
      <w:r w:rsidRPr="0022699F">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7663A29B"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6.</w:t>
      </w:r>
      <w:r w:rsidRPr="0022699F">
        <w:rPr>
          <w:rFonts w:ascii="Times New Roman" w:eastAsia="Times New Roman" w:hAnsi="Times New Roman" w:cs="Times New Roman"/>
          <w:noProof/>
        </w:rPr>
        <w:tab/>
        <w:t xml:space="preserve">Pedregosa, F.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cikit-learn: Machine Learning in Python. </w:t>
      </w:r>
      <w:r w:rsidRPr="0022699F">
        <w:rPr>
          <w:rFonts w:ascii="Times New Roman" w:eastAsia="Times New Roman" w:hAnsi="Times New Roman" w:cs="Times New Roman"/>
          <w:i/>
          <w:iCs/>
          <w:noProof/>
        </w:rPr>
        <w:t>J. Mach. Learn. Re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2,</w:t>
      </w:r>
      <w:r w:rsidRPr="0022699F">
        <w:rPr>
          <w:rFonts w:ascii="Times New Roman" w:eastAsia="Times New Roman" w:hAnsi="Times New Roman" w:cs="Times New Roman"/>
          <w:noProof/>
        </w:rPr>
        <w:t xml:space="preserve"> 2825–2830 (2011).</w:t>
      </w:r>
    </w:p>
    <w:p w14:paraId="6761FB4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7.</w:t>
      </w:r>
      <w:r w:rsidRPr="0022699F">
        <w:rPr>
          <w:rFonts w:ascii="Times New Roman" w:eastAsia="Times New Roman" w:hAnsi="Times New Roman" w:cs="Times New Roman"/>
          <w:noProof/>
        </w:rPr>
        <w:tab/>
        <w:t>SymPy Development Team. SymPy: Python library for symbolic mathematics. (2014).</w:t>
      </w:r>
    </w:p>
    <w:p w14:paraId="34F102FF"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8.</w:t>
      </w:r>
      <w:r w:rsidRPr="0022699F">
        <w:rPr>
          <w:rFonts w:ascii="Times New Roman" w:eastAsia="Times New Roman" w:hAnsi="Times New Roman" w:cs="Times New Roman"/>
          <w:noProof/>
        </w:rPr>
        <w:tab/>
        <w:t xml:space="preserve">Kass, R. &amp; Raftery, A. Bayes Factors. </w:t>
      </w:r>
      <w:r w:rsidRPr="0022699F">
        <w:rPr>
          <w:rFonts w:ascii="Times New Roman" w:eastAsia="Times New Roman" w:hAnsi="Times New Roman" w:cs="Times New Roman"/>
          <w:i/>
          <w:iCs/>
          <w:noProof/>
        </w:rPr>
        <w:t>J. Am. Stat. Assoc.</w:t>
      </w:r>
      <w:r w:rsidRPr="0022699F">
        <w:rPr>
          <w:rFonts w:ascii="Times New Roman" w:eastAsia="Times New Roman" w:hAnsi="Times New Roman" w:cs="Times New Roman"/>
          <w:noProof/>
        </w:rPr>
        <w:t xml:space="preserve"> 773–795 (1995). doi:doi: 10.2307/2291091</w:t>
      </w:r>
    </w:p>
    <w:p w14:paraId="1D0CB95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9.</w:t>
      </w:r>
      <w:r w:rsidRPr="0022699F">
        <w:rPr>
          <w:rFonts w:ascii="Times New Roman" w:eastAsia="Times New Roman" w:hAnsi="Times New Roman" w:cs="Times New Roman"/>
          <w:noProof/>
        </w:rPr>
        <w:tab/>
        <w:t xml:space="preserve">Ward, E. J. A review and comparison of four commonly used Bayesian and maximum likelihood model selection tools. </w:t>
      </w:r>
      <w:r w:rsidRPr="0022699F">
        <w:rPr>
          <w:rFonts w:ascii="Times New Roman" w:eastAsia="Times New Roman" w:hAnsi="Times New Roman" w:cs="Times New Roman"/>
          <w:i/>
          <w:iCs/>
          <w:noProof/>
        </w:rPr>
        <w:t>Ecol. Model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11,</w:t>
      </w:r>
      <w:r w:rsidRPr="0022699F">
        <w:rPr>
          <w:rFonts w:ascii="Times New Roman" w:eastAsia="Times New Roman" w:hAnsi="Times New Roman" w:cs="Times New Roman"/>
          <w:noProof/>
        </w:rPr>
        <w:t xml:space="preserve"> 1–10 (2008).</w:t>
      </w:r>
    </w:p>
    <w:p w14:paraId="0C2E399C"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0.</w:t>
      </w:r>
      <w:r w:rsidRPr="0022699F">
        <w:rPr>
          <w:rFonts w:ascii="Times New Roman" w:eastAsia="Times New Roman" w:hAnsi="Times New Roman" w:cs="Times New Roman"/>
          <w:noProof/>
        </w:rPr>
        <w:tab/>
        <w:t xml:space="preserve">Perez, F. &amp; Granger, B. E. IPython: A System for Interactive Scientific </w:t>
      </w:r>
      <w:r w:rsidRPr="0022699F">
        <w:rPr>
          <w:rFonts w:ascii="Times New Roman" w:eastAsia="Times New Roman" w:hAnsi="Times New Roman" w:cs="Times New Roman"/>
          <w:noProof/>
        </w:rPr>
        <w:lastRenderedPageBreak/>
        <w:t xml:space="preserve">Computing.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9,</w:t>
      </w:r>
      <w:r w:rsidRPr="0022699F">
        <w:rPr>
          <w:rFonts w:ascii="Times New Roman" w:eastAsia="Times New Roman" w:hAnsi="Times New Roman" w:cs="Times New Roman"/>
          <w:noProof/>
        </w:rPr>
        <w:t xml:space="preserve"> 21–29 (2007).</w:t>
      </w:r>
    </w:p>
    <w:p w14:paraId="6464DFB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1.</w:t>
      </w:r>
      <w:r w:rsidRPr="0022699F">
        <w:rPr>
          <w:rFonts w:ascii="Times New Roman" w:eastAsia="Times New Roman" w:hAnsi="Times New Roman" w:cs="Times New Roman"/>
          <w:noProof/>
        </w:rPr>
        <w:tab/>
        <w:t xml:space="preserve">Gopalsamy, K. Convergence in a resource-based competition system. </w:t>
      </w:r>
      <w:r w:rsidRPr="0022699F">
        <w:rPr>
          <w:rFonts w:ascii="Times New Roman" w:eastAsia="Times New Roman" w:hAnsi="Times New Roman" w:cs="Times New Roman"/>
          <w:i/>
          <w:iCs/>
          <w:noProof/>
        </w:rPr>
        <w:t>Bull. Math. 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48,</w:t>
      </w:r>
      <w:r w:rsidRPr="0022699F">
        <w:rPr>
          <w:rFonts w:ascii="Times New Roman" w:eastAsia="Times New Roman" w:hAnsi="Times New Roman" w:cs="Times New Roman"/>
          <w:noProof/>
        </w:rPr>
        <w:t xml:space="preserve"> 681–699 (1986).</w:t>
      </w:r>
    </w:p>
    <w:p w14:paraId="0CE6C18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2.</w:t>
      </w:r>
      <w:r w:rsidRPr="0022699F">
        <w:rPr>
          <w:rFonts w:ascii="Times New Roman" w:eastAsia="Times New Roman" w:hAnsi="Times New Roman" w:cs="Times New Roman"/>
          <w:noProof/>
        </w:rPr>
        <w:tab/>
        <w:t xml:space="preserve">Dilao, R. &amp; Domingos, T. A General Approach to the Modelling of Trophic Chains. </w:t>
      </w:r>
      <w:r w:rsidRPr="0022699F">
        <w:rPr>
          <w:rFonts w:ascii="Times New Roman" w:eastAsia="Times New Roman" w:hAnsi="Times New Roman" w:cs="Times New Roman"/>
          <w:i/>
          <w:iCs/>
          <w:noProof/>
        </w:rPr>
        <w:t>Ecol. Model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32,</w:t>
      </w:r>
      <w:r w:rsidRPr="0022699F">
        <w:rPr>
          <w:rFonts w:ascii="Times New Roman" w:eastAsia="Times New Roman" w:hAnsi="Times New Roman" w:cs="Times New Roman"/>
          <w:noProof/>
        </w:rPr>
        <w:t xml:space="preserve"> 20 (1999).</w:t>
      </w:r>
    </w:p>
    <w:p w14:paraId="0B9C0AC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3.</w:t>
      </w:r>
      <w:r w:rsidRPr="0022699F">
        <w:rPr>
          <w:rFonts w:ascii="Times New Roman" w:eastAsia="Times New Roman" w:hAnsi="Times New Roman" w:cs="Times New Roman"/>
          <w:noProof/>
        </w:rPr>
        <w:tab/>
        <w:t xml:space="preserve">Richards, F. J. A Flexible Growth Function for Empirical Use. </w:t>
      </w:r>
      <w:r w:rsidRPr="0022699F">
        <w:rPr>
          <w:rFonts w:ascii="Times New Roman" w:eastAsia="Times New Roman" w:hAnsi="Times New Roman" w:cs="Times New Roman"/>
          <w:i/>
          <w:iCs/>
          <w:noProof/>
        </w:rPr>
        <w:t>J. Exp. Bot.</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290–301 (1959).</w:t>
      </w:r>
    </w:p>
    <w:p w14:paraId="7C57265F"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4.</w:t>
      </w:r>
      <w:r w:rsidRPr="0022699F">
        <w:rPr>
          <w:rFonts w:ascii="Times New Roman" w:eastAsia="Times New Roman" w:hAnsi="Times New Roman" w:cs="Times New Roman"/>
          <w:noProof/>
        </w:rPr>
        <w:tab/>
        <w:t xml:space="preserve">Baranyi, J. Simple is good as long as it is enough. </w:t>
      </w:r>
      <w:r w:rsidRPr="0022699F">
        <w:rPr>
          <w:rFonts w:ascii="Times New Roman" w:eastAsia="Times New Roman" w:hAnsi="Times New Roman" w:cs="Times New Roman"/>
          <w:i/>
          <w:iCs/>
          <w:noProof/>
        </w:rPr>
        <w:t>Commentary</w:t>
      </w:r>
      <w:r w:rsidRPr="0022699F">
        <w:rPr>
          <w:rFonts w:ascii="Times New Roman" w:eastAsia="Times New Roman" w:hAnsi="Times New Roman" w:cs="Times New Roman"/>
          <w:noProof/>
        </w:rPr>
        <w:t xml:space="preserve"> 391–394 (1997). doi:10.1006/fmic.1996.0080</w:t>
      </w:r>
    </w:p>
    <w:p w14:paraId="36680AC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5.</w:t>
      </w:r>
      <w:r w:rsidRPr="0022699F">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22699F">
        <w:rPr>
          <w:rFonts w:ascii="Times New Roman" w:eastAsia="Times New Roman" w:hAnsi="Times New Roman" w:cs="Times New Roman"/>
          <w:i/>
          <w:iCs/>
          <w:noProof/>
        </w:rPr>
        <w:t>Methods Ecol. Ev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w:t>
      </w:r>
      <w:r w:rsidRPr="0022699F">
        <w:rPr>
          <w:rFonts w:ascii="Times New Roman" w:eastAsia="Times New Roman" w:hAnsi="Times New Roman" w:cs="Times New Roman"/>
          <w:noProof/>
        </w:rPr>
        <w:t xml:space="preserve"> 253–262 (2010).</w:t>
      </w:r>
    </w:p>
    <w:p w14:paraId="5072C00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6.</w:t>
      </w:r>
      <w:r w:rsidRPr="0022699F">
        <w:rPr>
          <w:rFonts w:ascii="Times New Roman" w:eastAsia="Times New Roman" w:hAnsi="Times New Roman" w:cs="Times New Roman"/>
          <w:noProof/>
        </w:rPr>
        <w:tab/>
        <w:t xml:space="preserve">Gilpin, M. E. &amp; Ayala, F. J. Global Models of Growth and Competition. </w:t>
      </w:r>
      <w:r w:rsidRPr="0022699F">
        <w:rPr>
          <w:rFonts w:ascii="Times New Roman" w:eastAsia="Times New Roman" w:hAnsi="Times New Roman" w:cs="Times New Roman"/>
          <w:i/>
          <w:iCs/>
          <w:noProof/>
        </w:rPr>
        <w:t>Proc. Natl. Acad. Sci. U. S. A.</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70,</w:t>
      </w:r>
      <w:r w:rsidRPr="0022699F">
        <w:rPr>
          <w:rFonts w:ascii="Times New Roman" w:eastAsia="Times New Roman" w:hAnsi="Times New Roman" w:cs="Times New Roman"/>
          <w:noProof/>
        </w:rPr>
        <w:t xml:space="preserve"> 3590–3593 (1973).</w:t>
      </w:r>
    </w:p>
    <w:p w14:paraId="5D3D7B72" w14:textId="77777777" w:rsidR="0022699F" w:rsidRPr="0022699F" w:rsidRDefault="0022699F" w:rsidP="0022699F">
      <w:pPr>
        <w:widowControl w:val="0"/>
        <w:autoSpaceDE w:val="0"/>
        <w:autoSpaceDN w:val="0"/>
        <w:adjustRightInd w:val="0"/>
        <w:spacing w:before="100" w:after="100"/>
        <w:ind w:left="640" w:hanging="640"/>
        <w:rPr>
          <w:rFonts w:ascii="Times New Roman" w:hAnsi="Times New Roman" w:cs="Times New Roman"/>
          <w:noProof/>
        </w:rPr>
      </w:pPr>
      <w:r w:rsidRPr="0022699F">
        <w:rPr>
          <w:rFonts w:ascii="Times New Roman" w:eastAsia="Times New Roman" w:hAnsi="Times New Roman" w:cs="Times New Roman"/>
          <w:noProof/>
        </w:rPr>
        <w:t>37.</w:t>
      </w:r>
      <w:r w:rsidRPr="0022699F">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22699F">
        <w:rPr>
          <w:rFonts w:ascii="Times New Roman" w:eastAsia="Times New Roman" w:hAnsi="Times New Roman" w:cs="Times New Roman"/>
          <w:i/>
          <w:iCs/>
          <w:noProof/>
        </w:rPr>
        <w:t>Quetelet</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113–121 (1838).</w:t>
      </w:r>
    </w:p>
    <w:p w14:paraId="4E9E953A" w14:textId="70710FF4" w:rsidR="00750BAE" w:rsidRPr="000A28AB" w:rsidRDefault="00750BAE" w:rsidP="0022699F">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0DDED63A" w:rsidR="007A7F01" w:rsidRPr="000A28AB" w:rsidRDefault="00750BAE" w:rsidP="00BD6542">
      <w:pPr>
        <w:pStyle w:val="Heading2"/>
      </w:pPr>
      <w:r w:rsidRPr="000A28AB">
        <w:t xml:space="preserve">Supporting </w:t>
      </w:r>
      <w:r w:rsidR="00BD6542">
        <w:t>T</w:t>
      </w:r>
      <w:r w:rsidR="00BD6542" w:rsidRPr="000A28AB">
        <w:t xml:space="preserve">ext </w:t>
      </w:r>
      <w:r w:rsidRPr="000A28AB">
        <w:t>1</w:t>
      </w:r>
      <w:r w:rsidR="007A7F01" w:rsidRPr="000A28AB">
        <w:t>: Monoculture model</w:t>
      </w:r>
    </w:p>
    <w:p w14:paraId="664E4CEB" w14:textId="46CCB1D1" w:rsidR="007A7F01" w:rsidRPr="000A28AB" w:rsidRDefault="007A7F01" w:rsidP="0022699F">
      <w:r w:rsidRPr="000A28AB">
        <w:t>We derive our growth models from a resource consumption perspective</w:t>
      </w:r>
      <w:r w:rsidRPr="000A28AB">
        <w:fldChar w:fldCharType="begin" w:fldLock="1"/>
      </w:r>
      <w:r w:rsidR="0022699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13,31&lt;/sup&gt;", "plainTextFormattedCitation" : "13,31", "previouslyFormattedCitation" : "&lt;sup&gt;13,31&lt;/sup&gt;" }, "properties" : { "noteIndex" : 0 }, "schema" : "https://github.com/citation-style-language/schema/raw/master/csl-citation.json" }</w:instrText>
      </w:r>
      <w:r w:rsidRPr="000A28AB">
        <w:fldChar w:fldCharType="separate"/>
      </w:r>
      <w:r w:rsidR="0022699F" w:rsidRPr="0022699F">
        <w:rPr>
          <w:noProof/>
          <w:vertAlign w:val="superscript"/>
        </w:rPr>
        <w:t>13,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Pr="000A28AB">
        <w:t xml:space="preserve"> the density of a limiting resource</w:t>
      </w:r>
      <w:r w:rsidR="00EB3A9A">
        <w:t>,</w:t>
      </w:r>
      <w:r w:rsidRPr="000A28AB">
        <w:t xml:space="preserve"> and by </w:t>
      </w:r>
      <m:oMath>
        <m:r>
          <w:rPr>
            <w:rFonts w:ascii="Cambria Math" w:hAnsi="Cambria Math"/>
          </w:rPr>
          <m:t>N</m:t>
        </m:r>
      </m:oMath>
      <w:r w:rsidRPr="000A28AB">
        <w:t xml:space="preserve"> the density of the </w:t>
      </w:r>
      <w:r w:rsidR="00EB3A9A">
        <w:t xml:space="preserve">cell </w:t>
      </w:r>
      <w:r w:rsidRPr="000A28AB">
        <w:t xml:space="preserve">population, both in total mass per unit of volume. </w:t>
      </w:r>
    </w:p>
    <w:p w14:paraId="64E9B108" w14:textId="4C0E6F2C" w:rsidR="007A7F01" w:rsidRPr="000A28AB" w:rsidRDefault="007A7F01" w:rsidP="00EB3A9A">
      <w:r w:rsidRPr="000A28AB">
        <w:t xml:space="preserve">We assume that the culture is well-mixed and homogeneous and that the resource is depleted by the growing </w:t>
      </w:r>
      <w:r w:rsidR="00EB3A9A">
        <w:t xml:space="preserve">cell </w:t>
      </w:r>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r w:rsidR="00EB3A9A">
        <w:t>conversion rate of</w:t>
      </w:r>
      <w:r w:rsidR="003D4EA8" w:rsidRPr="000A28AB">
        <w:t xml:space="preserv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60CBDA2D" w:rsidR="00550FF4" w:rsidRPr="000A28AB" w:rsidRDefault="006C3A10"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6C3A10"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077DDF78"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02F2C063" w:rsidR="007A7F01" w:rsidRPr="000A28AB" w:rsidRDefault="006C3A10"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 xml:space="preserve">=-h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B791E5C" w:rsidR="007A7F01" w:rsidRPr="000A28AB" w:rsidRDefault="007A7F01" w:rsidP="0022699F">
      <w:r w:rsidRPr="000A28AB">
        <w:t xml:space="preserve">To solve this system, we use a conservation law approach by setting </w:t>
      </w:r>
      <m:oMath>
        <m:r>
          <w:rPr>
            <w:rFonts w:ascii="Cambria Math" w:hAnsi="Cambria Math"/>
          </w:rPr>
          <m:t>M=μR+Y</m:t>
        </m:r>
      </m:oMath>
      <w:r w:rsidRPr="000A28AB">
        <w:fldChar w:fldCharType="begin" w:fldLock="1"/>
      </w:r>
      <w:r w:rsidR="0022699F">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22699F" w:rsidRPr="0022699F">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6C3A10">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12CEB3B0" w:rsidR="007A7F01" w:rsidRPr="000A28AB" w:rsidRDefault="007A7F01" w:rsidP="00EB3A9A">
      <w:pPr>
        <w:ind w:firstLine="0"/>
      </w:pPr>
      <w:r w:rsidRPr="000A28AB">
        <w:t xml:space="preserve">and we can substitute </w:t>
      </w:r>
      <m:oMath>
        <m:r>
          <w:rPr>
            <w:rFonts w:ascii="Cambria Math" w:hAnsi="Cambria Math"/>
          </w:rPr>
          <m:t>μR=M-Y</m:t>
        </m:r>
      </m:oMath>
      <w:r w:rsidRPr="000A28AB">
        <w:t xml:space="preserve"> in eq. A</w:t>
      </w:r>
      <w:r w:rsidR="00ED69AB" w:rsidRPr="000A28AB">
        <w:t>2</w:t>
      </w:r>
      <w:r w:rsidRPr="000A28AB">
        <w:t>b</w:t>
      </w:r>
      <w:r w:rsidR="00EB3A9A">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6C3A10">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874ADD">
      <w:pPr>
        <w:ind w:firstLine="0"/>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6C3A10">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67DCBEE1" w:rsidR="007A7F01" w:rsidRPr="000A28AB" w:rsidRDefault="007A7F01" w:rsidP="0022699F">
      <w:pPr>
        <w:ind w:firstLine="0"/>
      </w:pPr>
      <w:r w:rsidRPr="000A28AB">
        <w:t>which is the Richards differential equation</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22699F" w:rsidRPr="0022699F">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EB3A9A">
        <w:t>.</w:t>
      </w:r>
      <w:r w:rsidR="00EB3A9A" w:rsidRPr="000A28AB">
        <w:t xml:space="preserve"> </w:t>
      </w:r>
      <w:r w:rsidR="00EB3A9A">
        <w:t>T</w:t>
      </w:r>
      <w:r w:rsidR="00EB3A9A" w:rsidRPr="000A28AB">
        <w:t xml:space="preserve">o </w:t>
      </w:r>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4A8E97C1"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t xml:space="preserve"> we have</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r w:rsidR="008E5484">
        <w:t xml:space="preserve">explicitly </w:t>
      </w:r>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r w:rsidR="00EB3A9A">
        <w:t xml:space="preserve">explicitly </w:t>
      </w:r>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6C3A10">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3BF1D0DA" w:rsidR="00EB3A9A" w:rsidRDefault="007A7F01" w:rsidP="0022699F">
      <w:r w:rsidRPr="000A28AB">
        <w:t>Baranyi and Roberts suggested a Michaelis-Menten type of function</w:t>
      </w:r>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22699F" w:rsidRPr="0022699F">
        <w:rPr>
          <w:noProof/>
          <w:vertAlign w:val="superscript"/>
        </w:rPr>
        <w:t>34</w:t>
      </w:r>
      <w:r w:rsidRPr="000A28AB">
        <w:fldChar w:fldCharType="end"/>
      </w:r>
    </w:p>
    <w:p w14:paraId="481A33A1" w14:textId="109FC2A6" w:rsidR="00EB3A9A" w:rsidRDefault="00EB3A9A" w:rsidP="00874ADD">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4E6396">
        <w:t>,</w:t>
      </w:r>
    </w:p>
    <w:p w14:paraId="6442CC64" w14:textId="640592B9" w:rsidR="00D8570D" w:rsidRPr="000A28AB" w:rsidRDefault="007A7F01" w:rsidP="00874ADD">
      <w:pPr>
        <w:ind w:firstLine="0"/>
      </w:pPr>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44DAA00B" w:rsidR="006711F5" w:rsidRPr="000A28AB" w:rsidRDefault="00D8570D" w:rsidP="004E6396">
      <w:pPr>
        <w:ind w:firstLine="0"/>
      </w:pPr>
      <w:r w:rsidRPr="000A28AB">
        <w:t xml:space="preserve">Therefore, integrating </w:t>
      </w:r>
      <w:r w:rsidR="007A7F01" w:rsidRPr="000A28AB">
        <w:t xml:space="preserve">eq. A5 produces eq. 2. </w:t>
      </w:r>
    </w:p>
    <w:p w14:paraId="0EE2DABE" w14:textId="2B40D06A"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r w:rsidR="004E6396">
        <w:t xml:space="preserve">population </w:t>
      </w:r>
      <w:r w:rsidRPr="000A28AB">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m:t>
        </m:r>
        <m:r>
          <m:rPr>
            <m:sty m:val="p"/>
          </m:rPr>
          <w:rPr>
            <w:rFonts w:ascii="Helvetica" w:eastAsia="Helvetica" w:hAnsi="Helvetica" w:cs="Helvetica"/>
            <w:noProof/>
          </w:rPr>
          <m:t>ν+1,</m:t>
        </m:r>
        <m:r>
          <m:rPr>
            <m:sty m:val="p"/>
          </m:rPr>
          <w:rPr>
            <w:rFonts w:ascii="Cambria Math" w:eastAsia="Helvetica" w:hAnsi="Helvetica" w:cs="Helvetica"/>
            <w:noProof/>
          </w:rPr>
          <m:t>k</m:t>
        </m:r>
        <m:r>
          <m:rPr>
            <m:sty m:val="p"/>
          </m:rPr>
          <w:rPr>
            <w:rFonts w:ascii="Helvetica" w:eastAsia="Helvetica" w:hAnsi="Helvetica" w:cs="Helvetica"/>
            <w:noProof/>
          </w:rPr>
          <m:t>=r</m:t>
        </m:r>
        <m:r>
          <m:rPr>
            <m:sty m:val="p"/>
          </m:rPr>
          <w:rPr>
            <w:rFonts w:ascii="MS Mincho" w:eastAsia="MS Mincho" w:hAnsi="MS Mincho" w:cs="MS Mincho"/>
            <w:noProof/>
          </w:rPr>
          <m:t>⋅</m:t>
        </m:r>
        <m:r>
          <m:rPr>
            <m:sty m:val="p"/>
          </m:rPr>
          <w:rPr>
            <w:rFonts w:ascii="Helvetica" w:eastAsia="Helvetica" w:hAnsi="Helvetica" w:cs="Helvetica"/>
            <w:noProof/>
          </w:rPr>
          <m:t>ν</m:t>
        </m:r>
      </m:oMath>
      <w:r w:rsidRPr="000A28AB">
        <w:rPr>
          <w:i/>
          <w:iCs/>
          <w:noProof/>
        </w:rPr>
        <w:t>)</w:t>
      </w:r>
      <w:r w:rsidRPr="000A28AB">
        <w:fldChar w:fldCharType="end"/>
      </w:r>
      <w:r w:rsidR="007942A2" w:rsidRPr="000A28AB">
        <w:t>.</w:t>
      </w:r>
    </w:p>
    <w:p w14:paraId="2FEE61B9" w14:textId="27EC9197" w:rsidR="00257358" w:rsidRPr="000A28AB" w:rsidRDefault="00257358" w:rsidP="0022699F">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r w:rsidR="007115C2">
        <w:t>Table S1</w:t>
      </w:r>
      <w:r w:rsidRPr="000A28AB">
        <w:t xml:space="preserve">). The full model is described by eq. 2 and has six parameters. A </w:t>
      </w:r>
      <w:r w:rsidR="007115C2" w:rsidRPr="000A28AB">
        <w:t>five-parameter</w:t>
      </w:r>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r w:rsidR="007115C2" w:rsidRPr="000A28AB">
        <w:t>five</w:t>
      </w:r>
      <w:r w:rsidR="007115C2">
        <w:t>-</w:t>
      </w:r>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22699F" w:rsidRPr="0022699F">
        <w:rPr>
          <w:noProof/>
          <w:vertAlign w:val="superscript"/>
        </w:rPr>
        <w:t>34,35</w:t>
      </w:r>
      <w:r w:rsidRPr="000A28AB">
        <w:fldChar w:fldCharType="end"/>
      </w:r>
      <w:r w:rsidRPr="000A28AB">
        <w:t xml:space="preserve">. A </w:t>
      </w:r>
      <w:r w:rsidR="007115C2" w:rsidRPr="000A28AB">
        <w:t>four</w:t>
      </w:r>
      <w:r w:rsidR="007115C2">
        <w:t>-</w:t>
      </w:r>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22699F" w:rsidRPr="0022699F">
        <w:rPr>
          <w:noProof/>
          <w:vertAlign w:val="superscript"/>
        </w:rPr>
        <w:t>34</w:t>
      </w:r>
      <w:r w:rsidRPr="000A28AB">
        <w:fldChar w:fldCharType="end"/>
      </w:r>
      <w:r w:rsidRPr="000A28AB">
        <w:t xml:space="preserve">. Another </w:t>
      </w:r>
      <w:r w:rsidR="007115C2" w:rsidRPr="000A28AB">
        <w:t>four</w:t>
      </w:r>
      <w:r w:rsidR="007115C2">
        <w:t>-</w:t>
      </w:r>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22699F" w:rsidRPr="0022699F">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22699F">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22699F" w:rsidRPr="0022699F">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110F3235" w:rsidR="007A7F01" w:rsidRPr="000A28AB" w:rsidRDefault="00750BAE" w:rsidP="00BD6542">
      <w:pPr>
        <w:pStyle w:val="Heading2"/>
      </w:pPr>
      <w:bookmarkStart w:id="13" w:name="_Ref439853477"/>
      <w:r w:rsidRPr="000A28AB">
        <w:t xml:space="preserve">Supporting </w:t>
      </w:r>
      <w:r w:rsidR="00BD6542">
        <w:t>T</w:t>
      </w:r>
      <w:r w:rsidR="00BD6542" w:rsidRPr="000A28AB">
        <w:t xml:space="preserve">ext </w:t>
      </w:r>
      <w:r w:rsidRPr="000A28AB">
        <w:t>2</w:t>
      </w:r>
      <w:r w:rsidR="007A7F01" w:rsidRPr="000A28AB">
        <w:t>: Mixed culture model</w:t>
      </w:r>
      <w:bookmarkEnd w:id="13"/>
    </w:p>
    <w:p w14:paraId="7B1508AB" w14:textId="17FD6E80" w:rsidR="007A7F01" w:rsidRPr="000A28AB" w:rsidRDefault="007A7F01" w:rsidP="004E6396">
      <w:r w:rsidRPr="000A28AB">
        <w:t>We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6C3A10">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874ADD" w:rsidRDefault="007A7F01">
            <w:pPr>
              <w:jc w:val="right"/>
            </w:pPr>
            <w:r w:rsidRPr="00874ADD">
              <w:t>[B1a]</w:t>
            </w:r>
          </w:p>
          <w:p w14:paraId="3A27D326" w14:textId="77777777" w:rsidR="007A7F01" w:rsidRPr="00874ADD" w:rsidRDefault="007A7F01">
            <w:pPr>
              <w:jc w:val="right"/>
            </w:pPr>
            <w:r w:rsidRPr="00874ADD">
              <w:t>[B1b]</w:t>
            </w:r>
          </w:p>
          <w:p w14:paraId="24DC33B2" w14:textId="77777777" w:rsidR="007A7F01" w:rsidRPr="000A28AB" w:rsidRDefault="007A7F01">
            <w:pPr>
              <w:jc w:val="right"/>
              <w:rPr>
                <w:i/>
                <w:iCs/>
              </w:rPr>
            </w:pPr>
            <w:r w:rsidRPr="00874ADD">
              <w:t>[B1c]</w:t>
            </w:r>
          </w:p>
        </w:tc>
      </w:tr>
    </w:tbl>
    <w:p w14:paraId="6210EBE4" w14:textId="7084D86C"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6C3A10">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874ADD" w:rsidRDefault="007A7F01">
            <w:pPr>
              <w:jc w:val="right"/>
            </w:pPr>
            <w:r w:rsidRPr="00874ADD">
              <w:t>[B2a]</w:t>
            </w:r>
          </w:p>
          <w:p w14:paraId="35558C86" w14:textId="77777777" w:rsidR="007A7F01" w:rsidRPr="000A28AB" w:rsidRDefault="007A7F01">
            <w:pPr>
              <w:jc w:val="right"/>
              <w:rPr>
                <w:i/>
                <w:iCs/>
              </w:rPr>
            </w:pPr>
            <w:r w:rsidRPr="00874ADD">
              <w:t>[B2b]</w:t>
            </w:r>
          </w:p>
        </w:tc>
      </w:tr>
    </w:tbl>
    <w:p w14:paraId="52B6473C" w14:textId="77777777" w:rsidR="007A7F01" w:rsidRPr="000A28AB" w:rsidRDefault="007A7F01" w:rsidP="00874ADD">
      <w:pPr>
        <w:tabs>
          <w:tab w:val="left" w:pos="1803"/>
          <w:tab w:val="center" w:pos="4153"/>
        </w:tabs>
        <w:ind w:firstLine="0"/>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2C19DDCD" w14:textId="5CC22D81" w:rsidR="007A7F01" w:rsidRPr="000A28AB" w:rsidRDefault="007A7F01" w:rsidP="004E6396">
      <w:pPr>
        <w:tabs>
          <w:tab w:val="left" w:pos="1803"/>
          <w:tab w:val="center" w:pos="4153"/>
        </w:tabs>
      </w:pPr>
      <w:r w:rsidRPr="000A28AB">
        <w:lastRenderedPageBreak/>
        <w:t>We get a similar result if each strain is limited by a different resourc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6C3A10">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874ADD" w:rsidRDefault="007A7F01">
            <w:pPr>
              <w:jc w:val="right"/>
            </w:pPr>
            <w:r w:rsidRPr="00874ADD">
              <w:t>[B3a]</w:t>
            </w:r>
          </w:p>
          <w:p w14:paraId="400F0B34" w14:textId="77777777" w:rsidR="007A7F01" w:rsidRPr="00874ADD" w:rsidRDefault="007A7F01">
            <w:pPr>
              <w:jc w:val="right"/>
            </w:pPr>
            <w:r w:rsidRPr="00874ADD">
              <w:t>[B3b]</w:t>
            </w:r>
          </w:p>
          <w:p w14:paraId="1C2DA814" w14:textId="77777777" w:rsidR="007A7F01" w:rsidRPr="00874ADD" w:rsidRDefault="007A7F01">
            <w:pPr>
              <w:jc w:val="right"/>
            </w:pPr>
            <w:r w:rsidRPr="00874ADD">
              <w:t>[B3c]</w:t>
            </w:r>
          </w:p>
          <w:p w14:paraId="1E95C71B" w14:textId="77777777" w:rsidR="007A7F01" w:rsidRPr="00874ADD" w:rsidRDefault="007A7F01">
            <w:pPr>
              <w:jc w:val="right"/>
            </w:pPr>
            <w:r w:rsidRPr="00874ADD">
              <w:t>[B3d]</w:t>
            </w:r>
          </w:p>
        </w:tc>
      </w:tr>
    </w:tbl>
    <w:p w14:paraId="0166B204" w14:textId="67A5C096"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t>.</w:t>
      </w:r>
    </w:p>
    <w:p w14:paraId="5BC802EB" w14:textId="5CDA1873" w:rsidR="007A7F01" w:rsidRPr="000A28AB" w:rsidRDefault="007A7F01" w:rsidP="00B42DA4">
      <w:pPr>
        <w:tabs>
          <w:tab w:val="left" w:pos="1803"/>
          <w:tab w:val="center" w:pos="4153"/>
        </w:tabs>
      </w:pPr>
      <w:r w:rsidRPr="000A28AB">
        <w:t>If the intake rates depend only on the resource</w:t>
      </w:r>
      <w:r w:rsidR="00B42DA4">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6C3A10">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874ADD" w:rsidRDefault="007A7F01">
            <w:pPr>
              <w:jc w:val="right"/>
            </w:pPr>
            <w:r w:rsidRPr="00874ADD">
              <w:t>[B4a]</w:t>
            </w:r>
          </w:p>
          <w:p w14:paraId="344A8D50" w14:textId="77777777" w:rsidR="007A7F01" w:rsidRPr="00874ADD" w:rsidRDefault="007A7F01">
            <w:pPr>
              <w:jc w:val="right"/>
            </w:pPr>
            <w:r w:rsidRPr="00874ADD">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35E8EB70" w:rsidR="007A7F01" w:rsidRPr="000A28AB" w:rsidRDefault="007A7F01" w:rsidP="00F00EAE">
      <w:pPr>
        <w:pStyle w:val="Caption"/>
        <w:jc w:val="center"/>
        <w:rPr>
          <w:b w:val="0"/>
          <w:bCs w:val="0"/>
          <w:color w:val="auto"/>
        </w:rPr>
      </w:pPr>
      <w:bookmarkStart w:id="14"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14"/>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289886"/>
                    </a:xfrm>
                    <a:prstGeom prst="rect">
                      <a:avLst/>
                    </a:prstGeom>
                  </pic:spPr>
                </pic:pic>
              </a:graphicData>
            </a:graphic>
          </wp:inline>
        </w:drawing>
      </w:r>
    </w:p>
    <w:p w14:paraId="57662809" w14:textId="439D0499" w:rsidR="00624088" w:rsidRPr="000A28AB" w:rsidRDefault="00624088" w:rsidP="00F00EAE">
      <w:pPr>
        <w:pStyle w:val="Caption"/>
        <w:jc w:val="center"/>
        <w:rPr>
          <w:b w:val="0"/>
          <w:bCs w:val="0"/>
          <w:color w:val="auto"/>
        </w:rPr>
      </w:pPr>
      <w:bookmarkStart w:id="15" w:name="_Ref453761140"/>
      <w:bookmarkStart w:id="16"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5"/>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r w:rsidR="00F00EAE">
        <w:rPr>
          <w:b w:val="0"/>
          <w:bCs w:val="0"/>
          <w:color w:val="auto"/>
        </w:rPr>
        <w:t>T</w:t>
      </w:r>
      <w:r w:rsidR="00F00EAE" w:rsidRPr="000A28AB">
        <w:rPr>
          <w:b w:val="0"/>
          <w:bCs w:val="0"/>
          <w:color w:val="auto"/>
        </w:rPr>
        <w:t xml:space="preserve">ext </w:t>
      </w:r>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6"/>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17"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7"/>
      <w:r w:rsidRPr="000A28AB">
        <w:rPr>
          <w:color w:val="auto"/>
        </w:rPr>
        <w:t>. Mixed culture growth predictions with confidence intervals.</w:t>
      </w:r>
      <w:r w:rsidRPr="000A28AB">
        <w:rPr>
          <w:b w:val="0"/>
          <w:bCs w:val="0"/>
          <w:color w:val="auto"/>
        </w:rPr>
        <w:t xml:space="preserve"> The green and red lines </w:t>
      </w:r>
      <w:r w:rsidR="00F00EAE">
        <w:rPr>
          <w:b w:val="0"/>
          <w:bCs w:val="0"/>
          <w:color w:val="auto"/>
        </w:rPr>
        <w:t xml:space="preserve">and markers </w:t>
      </w:r>
      <w:r w:rsidRPr="000A28AB">
        <w:rPr>
          <w:b w:val="0"/>
          <w:bCs w:val="0"/>
          <w:color w:val="auto"/>
        </w:rPr>
        <w:t xml:space="preserve">correspond to the dashed green and red lines </w:t>
      </w:r>
      <w:r w:rsidR="00F00EAE">
        <w:rPr>
          <w:b w:val="0"/>
          <w:bCs w:val="0"/>
          <w:color w:val="auto"/>
        </w:rPr>
        <w:t xml:space="preserve">and the markers </w:t>
      </w:r>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6C3A10"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6C3A10"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6C3A10"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6C3A10"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6C3A10"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A7C5014" w:rsidR="00265875" w:rsidRPr="000A28AB" w:rsidRDefault="00265875" w:rsidP="0022699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6C3A10"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1C029F8" w:rsidR="00265875" w:rsidRPr="000A28AB" w:rsidRDefault="00265875" w:rsidP="0022699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6C3A10"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6C3A10"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3FF6BB7" w:rsidR="00265875" w:rsidRPr="000A28AB" w:rsidRDefault="00265875" w:rsidP="0022699F">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8"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8"/>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4239645D" w14:textId="77777777" w:rsidR="00750BAE" w:rsidRPr="000A28AB" w:rsidRDefault="00750BAE" w:rsidP="00874ADD">
      <w:pPr>
        <w:ind w:firstLine="0"/>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6C3A10"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4C479655"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r w:rsidR="00E86D18" w:rsidRPr="000A28AB">
              <w:rPr>
                <w:sz w:val="18"/>
                <w:szCs w:val="18"/>
              </w:rPr>
              <w:t>6</w:t>
            </w:r>
            <w:r w:rsidR="00E86D18">
              <w:rPr>
                <w:sz w:val="18"/>
                <w:szCs w:val="18"/>
              </w:rPr>
              <w:t>28</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r w:rsidR="000359DC">
              <w:rPr>
                <w:sz w:val="18"/>
                <w:szCs w:val="18"/>
              </w:rPr>
              <w:t>1</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6C3A10"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9"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9"/>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874ADD">
        <w:rPr>
          <w:color w:val="auto"/>
        </w:rPr>
        <w:t>*</w:t>
      </w:r>
      <w:r w:rsidR="00265875" w:rsidRPr="000A28AB">
        <w:rPr>
          <w:b w:val="0"/>
          <w:bCs w:val="0"/>
          <w:color w:val="auto"/>
        </w:rPr>
        <w:t xml:space="preserve"> denotes fixed parameters; - denotes invalid parameter values.</w:t>
      </w:r>
    </w:p>
    <w:sectPr w:rsidR="007A7F01" w:rsidRPr="00265875"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ilach" w:date="2017-11-21T20:05:00Z" w:initials="LH">
    <w:p w14:paraId="044E295A" w14:textId="4595208F" w:rsidR="006C3A10" w:rsidRDefault="006C3A10">
      <w:pPr>
        <w:pStyle w:val="CommentText"/>
      </w:pPr>
      <w:r>
        <w:rPr>
          <w:rStyle w:val="CommentReference"/>
        </w:rPr>
        <w:annotationRef/>
      </w:r>
      <w:r>
        <w:t xml:space="preserve">need to clarify that this is not what you do (standard approach or similar)for fitting </w:t>
      </w:r>
    </w:p>
  </w:comment>
  <w:comment w:id="2" w:author="lilach" w:date="2017-11-21T20:51:00Z" w:initials="LH">
    <w:p w14:paraId="56711271" w14:textId="77777777" w:rsidR="006C3A10" w:rsidRDefault="006C3A10" w:rsidP="00263F6F">
      <w:pPr>
        <w:pStyle w:val="CommentText"/>
      </w:pPr>
      <w:r>
        <w:rPr>
          <w:rStyle w:val="CommentReference"/>
        </w:rPr>
        <w:annotationRef/>
      </w:r>
      <w:r>
        <w:t>possibly in a different subsection and not directly under “results”?</w:t>
      </w:r>
    </w:p>
  </w:comment>
  <w:comment w:id="3" w:author="lilach" w:date="2017-11-21T20:34:00Z" w:initials="LH">
    <w:p w14:paraId="2A772E93" w14:textId="01C327A4" w:rsidR="006C3A10" w:rsidRDefault="006C3A10" w:rsidP="001C62A6">
      <w:pPr>
        <w:pStyle w:val="CommentText"/>
      </w:pPr>
      <w:r>
        <w:rPr>
          <w:rStyle w:val="CommentReference"/>
        </w:rPr>
        <w:annotationRef/>
      </w:r>
      <w:r>
        <w:t>mention where we use the new approach and how these experiments test it?</w:t>
      </w:r>
    </w:p>
  </w:comment>
  <w:comment w:id="7" w:author="lilach" w:date="2017-11-21T20:59:00Z" w:initials="LH">
    <w:p w14:paraId="2A89759B" w14:textId="20E64B42" w:rsidR="006C3A10" w:rsidRDefault="006C3A10">
      <w:pPr>
        <w:pStyle w:val="CommentText"/>
      </w:pPr>
      <w:r>
        <w:rPr>
          <w:rStyle w:val="CommentReference"/>
        </w:rPr>
        <w:annotationRef/>
      </w:r>
      <w:r>
        <w:t>Markers and error bars?</w:t>
      </w:r>
    </w:p>
  </w:comment>
  <w:comment w:id="12" w:author="lilach" w:date="2017-11-21T21:25:00Z" w:initials="LH">
    <w:p w14:paraId="6C14EB5A" w14:textId="459F7351" w:rsidR="006C3A10" w:rsidRDefault="006C3A10">
      <w:pPr>
        <w:pStyle w:val="CommentText"/>
      </w:pPr>
      <w:r>
        <w:rPr>
          <w:rStyle w:val="CommentReference"/>
        </w:rPr>
        <w:annotationRef/>
      </w:r>
      <w:r>
        <w:t>frequency or dens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4E295A" w15:done="0"/>
  <w15:commentEx w15:paraId="56711271" w15:done="0"/>
  <w15:commentEx w15:paraId="2A772E93" w15:done="0"/>
  <w15:commentEx w15:paraId="2A89759B" w15:done="0"/>
  <w15:commentEx w15:paraId="6C14EB5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927D8F" w14:textId="77777777" w:rsidR="008D0E36" w:rsidRDefault="008D0E36">
      <w:pPr>
        <w:spacing w:line="240" w:lineRule="auto"/>
      </w:pPr>
      <w:r>
        <w:separator/>
      </w:r>
    </w:p>
  </w:endnote>
  <w:endnote w:type="continuationSeparator" w:id="0">
    <w:p w14:paraId="2CE3C4AC" w14:textId="77777777" w:rsidR="008D0E36" w:rsidRDefault="008D0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6C3A10" w:rsidRDefault="006C3A1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6C3A10" w:rsidRDefault="006C3A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6C3A10" w:rsidRDefault="006C3A10" w:rsidP="00B57EC6">
        <w:pPr>
          <w:pStyle w:val="Footer"/>
          <w:jc w:val="center"/>
        </w:pPr>
        <w:r>
          <w:fldChar w:fldCharType="begin"/>
        </w:r>
        <w:r w:rsidRPr="00E95165">
          <w:instrText xml:space="preserve"> PAGE   \* MERGEFORMAT </w:instrText>
        </w:r>
        <w:r>
          <w:fldChar w:fldCharType="separate"/>
        </w:r>
        <w:r w:rsidR="00AD28BB">
          <w:rPr>
            <w:noProof/>
          </w:rPr>
          <w:t>2</w:t>
        </w:r>
        <w:r>
          <w:rPr>
            <w:noProof/>
          </w:rPr>
          <w:fldChar w:fldCharType="end"/>
        </w:r>
      </w:p>
    </w:sdtContent>
  </w:sdt>
  <w:p w14:paraId="5D5D09E3" w14:textId="77777777" w:rsidR="006C3A10" w:rsidRDefault="006C3A10"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0E5A32" w14:textId="77777777" w:rsidR="008D0E36" w:rsidRDefault="008D0E36">
      <w:pPr>
        <w:spacing w:line="240" w:lineRule="auto"/>
      </w:pPr>
      <w:r>
        <w:separator/>
      </w:r>
    </w:p>
  </w:footnote>
  <w:footnote w:type="continuationSeparator" w:id="0">
    <w:p w14:paraId="21A7328A" w14:textId="77777777" w:rsidR="008D0E36" w:rsidRDefault="008D0E3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6C3A10" w:rsidRDefault="006C3A10"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6C3A10" w:rsidRDefault="006C3A10"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doNotDisplayPageBoundaries/>
  <w:activeWritingStyle w:appName="MSWord" w:lang="en-US" w:vendorID="64" w:dllVersion="6" w:nlCheck="1" w:checkStyle="1"/>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70A76"/>
    <w:rsid w:val="00175901"/>
    <w:rsid w:val="00186EFA"/>
    <w:rsid w:val="00190322"/>
    <w:rsid w:val="00192782"/>
    <w:rsid w:val="001A10C0"/>
    <w:rsid w:val="001A23B5"/>
    <w:rsid w:val="001B1CBA"/>
    <w:rsid w:val="001B3A80"/>
    <w:rsid w:val="001C30FF"/>
    <w:rsid w:val="001C62A6"/>
    <w:rsid w:val="001D6C5E"/>
    <w:rsid w:val="001E4CA3"/>
    <w:rsid w:val="001F105D"/>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14445"/>
    <w:rsid w:val="004152F9"/>
    <w:rsid w:val="0042296D"/>
    <w:rsid w:val="004232CB"/>
    <w:rsid w:val="004243B0"/>
    <w:rsid w:val="004463D6"/>
    <w:rsid w:val="00450B2C"/>
    <w:rsid w:val="00455E48"/>
    <w:rsid w:val="00463079"/>
    <w:rsid w:val="0046417D"/>
    <w:rsid w:val="00467CEB"/>
    <w:rsid w:val="00470D61"/>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81780"/>
    <w:rsid w:val="00582DCE"/>
    <w:rsid w:val="00585F86"/>
    <w:rsid w:val="00587A68"/>
    <w:rsid w:val="00593412"/>
    <w:rsid w:val="00594922"/>
    <w:rsid w:val="005A5037"/>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70D1"/>
    <w:rsid w:val="009F07EB"/>
    <w:rsid w:val="009F12E0"/>
    <w:rsid w:val="00A142EC"/>
    <w:rsid w:val="00A21CE6"/>
    <w:rsid w:val="00A2469F"/>
    <w:rsid w:val="00A32E42"/>
    <w:rsid w:val="00A41CC1"/>
    <w:rsid w:val="00A44F58"/>
    <w:rsid w:val="00A46D2B"/>
    <w:rsid w:val="00A5514D"/>
    <w:rsid w:val="00A57DA4"/>
    <w:rsid w:val="00A80051"/>
    <w:rsid w:val="00AA046F"/>
    <w:rsid w:val="00AA31CF"/>
    <w:rsid w:val="00AA4D85"/>
    <w:rsid w:val="00AA6099"/>
    <w:rsid w:val="00AA6B0B"/>
    <w:rsid w:val="00AB1104"/>
    <w:rsid w:val="00AB26A5"/>
    <w:rsid w:val="00AB7E08"/>
    <w:rsid w:val="00AC6E2D"/>
    <w:rsid w:val="00AD28BB"/>
    <w:rsid w:val="00AD5609"/>
    <w:rsid w:val="00AD7C32"/>
    <w:rsid w:val="00AE79DE"/>
    <w:rsid w:val="00B02278"/>
    <w:rsid w:val="00B030EA"/>
    <w:rsid w:val="00B126A0"/>
    <w:rsid w:val="00B23CC8"/>
    <w:rsid w:val="00B313D1"/>
    <w:rsid w:val="00B376BD"/>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709C"/>
    <w:rsid w:val="00DB7A4F"/>
    <w:rsid w:val="00DC3BC6"/>
    <w:rsid w:val="00DE7AF4"/>
    <w:rsid w:val="00DF104D"/>
    <w:rsid w:val="00DF6B35"/>
    <w:rsid w:val="00DF6D3B"/>
    <w:rsid w:val="00DF72F4"/>
    <w:rsid w:val="00DF7C4C"/>
    <w:rsid w:val="00E01FFC"/>
    <w:rsid w:val="00E0314D"/>
    <w:rsid w:val="00E1616E"/>
    <w:rsid w:val="00E2013F"/>
    <w:rsid w:val="00E222C3"/>
    <w:rsid w:val="00E42EF9"/>
    <w:rsid w:val="00E43C55"/>
    <w:rsid w:val="00E513BC"/>
    <w:rsid w:val="00E6002D"/>
    <w:rsid w:val="00E64F18"/>
    <w:rsid w:val="00E814B8"/>
    <w:rsid w:val="00E86D18"/>
    <w:rsid w:val="00E93C1B"/>
    <w:rsid w:val="00E94B1E"/>
    <w:rsid w:val="00EA6E60"/>
    <w:rsid w:val="00EB3A9A"/>
    <w:rsid w:val="00ED0C2C"/>
    <w:rsid w:val="00ED4128"/>
    <w:rsid w:val="00ED69AB"/>
    <w:rsid w:val="00EE3F11"/>
    <w:rsid w:val="00EE7C5F"/>
    <w:rsid w:val="00EF5481"/>
    <w:rsid w:val="00F00EAE"/>
    <w:rsid w:val="00F027FA"/>
    <w:rsid w:val="00F153AD"/>
    <w:rsid w:val="00F15C81"/>
    <w:rsid w:val="00F2114D"/>
    <w:rsid w:val="00F31589"/>
    <w:rsid w:val="00F33C36"/>
    <w:rsid w:val="00F4206B"/>
    <w:rsid w:val="00F43FEB"/>
    <w:rsid w:val="00F534A6"/>
    <w:rsid w:val="00F56E25"/>
    <w:rsid w:val="00F62023"/>
    <w:rsid w:val="00F62E61"/>
    <w:rsid w:val="00F63676"/>
    <w:rsid w:val="00F7332A"/>
    <w:rsid w:val="00F77DCF"/>
    <w:rsid w:val="00F850F4"/>
    <w:rsid w:val="00F92C1D"/>
    <w:rsid w:val="00FA03CE"/>
    <w:rsid w:val="00FA29C5"/>
    <w:rsid w:val="00FA5F83"/>
    <w:rsid w:val="00FB2868"/>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9D7F805-9ECB-C245-A985-800F405F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3</Pages>
  <Words>23915</Words>
  <Characters>136321</Characters>
  <Application>Microsoft Macintosh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9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3</cp:revision>
  <cp:lastPrinted>2016-08-03T07:24:00Z</cp:lastPrinted>
  <dcterms:created xsi:type="dcterms:W3CDTF">2017-11-22T07:49:00Z</dcterms:created>
  <dcterms:modified xsi:type="dcterms:W3CDTF">2017-11-2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